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D219A5">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Pr="001E4C29">
          <w:rPr>
            <w:rStyle w:val="Hyperlink"/>
          </w:rPr>
          <w:t>Figura 2 - Resultado de busca dos proceedings no motor de busca da ACM (próprio, 2020)</w:t>
        </w:r>
        <w:r>
          <w:rPr>
            <w:webHidden/>
          </w:rPr>
          <w:tab/>
        </w:r>
        <w:r>
          <w:rPr>
            <w:webHidden/>
          </w:rPr>
          <w:fldChar w:fldCharType="begin"/>
        </w:r>
        <w:r>
          <w:rPr>
            <w:webHidden/>
          </w:rPr>
          <w:instrText xml:space="preserve"> PAGEREF _Toc44538325 \h </w:instrText>
        </w:r>
        <w:r>
          <w:rPr>
            <w:webHidden/>
          </w:rPr>
        </w:r>
        <w:r>
          <w:rPr>
            <w:webHidden/>
          </w:rPr>
          <w:fldChar w:fldCharType="separate"/>
        </w:r>
        <w:r>
          <w:rPr>
            <w:webHidden/>
          </w:rPr>
          <w:t>16</w:t>
        </w:r>
        <w:r>
          <w:rPr>
            <w:webHidden/>
          </w:rPr>
          <w:fldChar w:fldCharType="end"/>
        </w:r>
      </w:hyperlink>
    </w:p>
    <w:p w14:paraId="05F683B7" w14:textId="3794D36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Pr="001E4C29">
          <w:rPr>
            <w:rStyle w:val="Hyperlink"/>
          </w:rPr>
          <w:t>Figura 3 - Resultado de busca dos journals no motor de busca da ACM (próprio, 2020)</w:t>
        </w:r>
        <w:r>
          <w:rPr>
            <w:webHidden/>
          </w:rPr>
          <w:tab/>
        </w:r>
        <w:r>
          <w:rPr>
            <w:webHidden/>
          </w:rPr>
          <w:fldChar w:fldCharType="begin"/>
        </w:r>
        <w:r>
          <w:rPr>
            <w:webHidden/>
          </w:rPr>
          <w:instrText xml:space="preserve"> PAGEREF _Toc44538326 \h </w:instrText>
        </w:r>
        <w:r>
          <w:rPr>
            <w:webHidden/>
          </w:rPr>
        </w:r>
        <w:r>
          <w:rPr>
            <w:webHidden/>
          </w:rPr>
          <w:fldChar w:fldCharType="separate"/>
        </w:r>
        <w:r>
          <w:rPr>
            <w:webHidden/>
          </w:rPr>
          <w:t>17</w:t>
        </w:r>
        <w:r>
          <w:rPr>
            <w:webHidden/>
          </w:rPr>
          <w:fldChar w:fldCharType="end"/>
        </w:r>
      </w:hyperlink>
    </w:p>
    <w:p w14:paraId="5D27BDFF" w14:textId="6BC4B7C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Pr="001E4C29">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4538327 \h </w:instrText>
        </w:r>
        <w:r>
          <w:rPr>
            <w:webHidden/>
          </w:rPr>
        </w:r>
        <w:r>
          <w:rPr>
            <w:webHidden/>
          </w:rPr>
          <w:fldChar w:fldCharType="separate"/>
        </w:r>
        <w:r>
          <w:rPr>
            <w:webHidden/>
          </w:rPr>
          <w:t>17</w:t>
        </w:r>
        <w:r>
          <w:rPr>
            <w:webHidden/>
          </w:rPr>
          <w:fldChar w:fldCharType="end"/>
        </w:r>
      </w:hyperlink>
    </w:p>
    <w:p w14:paraId="58B0DA85" w14:textId="4B62E92D"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Pr="001E4C29">
          <w:rPr>
            <w:rStyle w:val="Hyperlink"/>
          </w:rPr>
          <w:t>Figura 5 - Filtro em cima dos trabalhos selecionados através do resumo (próprio, 2020)</w:t>
        </w:r>
        <w:r>
          <w:rPr>
            <w:webHidden/>
          </w:rPr>
          <w:tab/>
        </w:r>
        <w:r>
          <w:rPr>
            <w:webHidden/>
          </w:rPr>
          <w:fldChar w:fldCharType="begin"/>
        </w:r>
        <w:r>
          <w:rPr>
            <w:webHidden/>
          </w:rPr>
          <w:instrText xml:space="preserve"> PAGEREF _Toc44538328 \h </w:instrText>
        </w:r>
        <w:r>
          <w:rPr>
            <w:webHidden/>
          </w:rPr>
        </w:r>
        <w:r>
          <w:rPr>
            <w:webHidden/>
          </w:rPr>
          <w:fldChar w:fldCharType="separate"/>
        </w:r>
        <w:r>
          <w:rPr>
            <w:webHidden/>
          </w:rPr>
          <w:t>18</w:t>
        </w:r>
        <w:r>
          <w:rPr>
            <w:webHidden/>
          </w:rPr>
          <w:fldChar w:fldCharType="end"/>
        </w:r>
      </w:hyperlink>
    </w:p>
    <w:p w14:paraId="13BBF5F6" w14:textId="79AE0DC3"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Pr="001E4C29">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4538329 \h </w:instrText>
        </w:r>
        <w:r>
          <w:rPr>
            <w:webHidden/>
          </w:rPr>
        </w:r>
        <w:r>
          <w:rPr>
            <w:webHidden/>
          </w:rPr>
          <w:fldChar w:fldCharType="separate"/>
        </w:r>
        <w:r>
          <w:rPr>
            <w:webHidden/>
          </w:rPr>
          <w:t>18</w:t>
        </w:r>
        <w:r>
          <w:rPr>
            <w:webHidden/>
          </w:rPr>
          <w:fldChar w:fldCharType="end"/>
        </w:r>
      </w:hyperlink>
    </w:p>
    <w:p w14:paraId="2CD7A972" w14:textId="71F4A76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Pr="001E4C29">
          <w:rPr>
            <w:rStyle w:val="Hyperlink"/>
          </w:rPr>
          <w:t>Figura 7 Fatores da preferência musical (próprio, 2020)</w:t>
        </w:r>
        <w:r>
          <w:rPr>
            <w:webHidden/>
          </w:rPr>
          <w:tab/>
        </w:r>
        <w:r>
          <w:rPr>
            <w:webHidden/>
          </w:rPr>
          <w:fldChar w:fldCharType="begin"/>
        </w:r>
        <w:r>
          <w:rPr>
            <w:webHidden/>
          </w:rPr>
          <w:instrText xml:space="preserve"> PAGEREF _Toc44538330 \h </w:instrText>
        </w:r>
        <w:r>
          <w:rPr>
            <w:webHidden/>
          </w:rPr>
        </w:r>
        <w:r>
          <w:rPr>
            <w:webHidden/>
          </w:rPr>
          <w:fldChar w:fldCharType="separate"/>
        </w:r>
        <w:r>
          <w:rPr>
            <w:webHidden/>
          </w:rPr>
          <w:t>28</w:t>
        </w:r>
        <w:r>
          <w:rPr>
            <w:webHidden/>
          </w:rPr>
          <w:fldChar w:fldCharType="end"/>
        </w:r>
      </w:hyperlink>
    </w:p>
    <w:p w14:paraId="688C5467" w14:textId="523B39A2"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Pr="001E4C29">
          <w:rPr>
            <w:rStyle w:val="Hyperlink"/>
          </w:rPr>
          <w:t>Figura 8 Modelo desenvolvido para demonstrar a recomendação dinâmica (próprio, 2020)</w:t>
        </w:r>
        <w:r>
          <w:rPr>
            <w:webHidden/>
          </w:rPr>
          <w:tab/>
        </w:r>
        <w:r>
          <w:rPr>
            <w:webHidden/>
          </w:rPr>
          <w:fldChar w:fldCharType="begin"/>
        </w:r>
        <w:r>
          <w:rPr>
            <w:webHidden/>
          </w:rPr>
          <w:instrText xml:space="preserve"> PAGEREF _Toc44538331 \h </w:instrText>
        </w:r>
        <w:r>
          <w:rPr>
            <w:webHidden/>
          </w:rPr>
        </w:r>
        <w:r>
          <w:rPr>
            <w:webHidden/>
          </w:rPr>
          <w:fldChar w:fldCharType="separate"/>
        </w:r>
        <w:r>
          <w:rPr>
            <w:webHidden/>
          </w:rPr>
          <w:t>34</w:t>
        </w:r>
        <w:r>
          <w:rPr>
            <w:webHidden/>
          </w:rPr>
          <w:fldChar w:fldCharType="end"/>
        </w:r>
      </w:hyperlink>
    </w:p>
    <w:p w14:paraId="6A8ED306" w14:textId="39D251B0"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Pr="001E4C29">
          <w:rPr>
            <w:rStyle w:val="Hyperlink"/>
          </w:rPr>
          <w:t>Figura 9 Apresentação dos contextos utilizados no trabalho (próprio, 2020)</w:t>
        </w:r>
        <w:r>
          <w:rPr>
            <w:webHidden/>
          </w:rPr>
          <w:tab/>
        </w:r>
        <w:r>
          <w:rPr>
            <w:webHidden/>
          </w:rPr>
          <w:fldChar w:fldCharType="begin"/>
        </w:r>
        <w:r>
          <w:rPr>
            <w:webHidden/>
          </w:rPr>
          <w:instrText xml:space="preserve"> PAGEREF _Toc44538332 \h </w:instrText>
        </w:r>
        <w:r>
          <w:rPr>
            <w:webHidden/>
          </w:rPr>
        </w:r>
        <w:r>
          <w:rPr>
            <w:webHidden/>
          </w:rPr>
          <w:fldChar w:fldCharType="separate"/>
        </w:r>
        <w:r>
          <w:rPr>
            <w:webHidden/>
          </w:rPr>
          <w:t>35</w:t>
        </w:r>
        <w:r>
          <w:rPr>
            <w:webHidden/>
          </w:rPr>
          <w:fldChar w:fldCharType="end"/>
        </w:r>
      </w:hyperlink>
    </w:p>
    <w:p w14:paraId="044284B2" w14:textId="4E766F3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Pr="001E4C29">
          <w:rPr>
            <w:rStyle w:val="Hyperlink"/>
          </w:rPr>
          <w:t>Figura 10 Lista de ações que auxiliarão o entendimento do contexto de ambiente e comportamento do usuário da aplicação (próprio, 2020)</w:t>
        </w:r>
        <w:r>
          <w:rPr>
            <w:webHidden/>
          </w:rPr>
          <w:tab/>
        </w:r>
        <w:r>
          <w:rPr>
            <w:webHidden/>
          </w:rPr>
          <w:fldChar w:fldCharType="begin"/>
        </w:r>
        <w:r>
          <w:rPr>
            <w:webHidden/>
          </w:rPr>
          <w:instrText xml:space="preserve"> PAGEREF _Toc44538333 \h </w:instrText>
        </w:r>
        <w:r>
          <w:rPr>
            <w:webHidden/>
          </w:rPr>
        </w:r>
        <w:r>
          <w:rPr>
            <w:webHidden/>
          </w:rPr>
          <w:fldChar w:fldCharType="separate"/>
        </w:r>
        <w:r>
          <w:rPr>
            <w:webHidden/>
          </w:rPr>
          <w:t>37</w:t>
        </w:r>
        <w:r>
          <w:rPr>
            <w:webHidden/>
          </w:rPr>
          <w:fldChar w:fldCharType="end"/>
        </w:r>
      </w:hyperlink>
    </w:p>
    <w:p w14:paraId="06E94947" w14:textId="780AB24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Pr="001E4C29">
          <w:rPr>
            <w:rStyle w:val="Hyperlink"/>
          </w:rPr>
          <w:t>Figura 11 Etapas do desenvolvimento do sistema de recomendação musical (próprio, 2020)</w:t>
        </w:r>
        <w:r>
          <w:rPr>
            <w:webHidden/>
          </w:rPr>
          <w:tab/>
        </w:r>
        <w:r>
          <w:rPr>
            <w:webHidden/>
          </w:rPr>
          <w:fldChar w:fldCharType="begin"/>
        </w:r>
        <w:r>
          <w:rPr>
            <w:webHidden/>
          </w:rPr>
          <w:instrText xml:space="preserve"> PAGEREF _Toc44538334 \h </w:instrText>
        </w:r>
        <w:r>
          <w:rPr>
            <w:webHidden/>
          </w:rPr>
        </w:r>
        <w:r>
          <w:rPr>
            <w:webHidden/>
          </w:rPr>
          <w:fldChar w:fldCharType="separate"/>
        </w:r>
        <w:r>
          <w:rPr>
            <w:webHidden/>
          </w:rPr>
          <w:t>39</w:t>
        </w:r>
        <w:r>
          <w:rPr>
            <w:webHidden/>
          </w:rPr>
          <w:fldChar w:fldCharType="end"/>
        </w:r>
      </w:hyperlink>
    </w:p>
    <w:p w14:paraId="3EACED81" w14:textId="31ED0117"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Pr="001E4C29">
          <w:rPr>
            <w:rStyle w:val="Hyperlink"/>
          </w:rPr>
          <w:t>Figura 12 Fluxo para realizar o registro e análise das ações executadas pelo usuário (próprio, 2020)</w:t>
        </w:r>
        <w:r>
          <w:rPr>
            <w:webHidden/>
          </w:rPr>
          <w:tab/>
        </w:r>
        <w:r>
          <w:rPr>
            <w:webHidden/>
          </w:rPr>
          <w:fldChar w:fldCharType="begin"/>
        </w:r>
        <w:r>
          <w:rPr>
            <w:webHidden/>
          </w:rPr>
          <w:instrText xml:space="preserve"> PAGEREF _Toc44538335 \h </w:instrText>
        </w:r>
        <w:r>
          <w:rPr>
            <w:webHidden/>
          </w:rPr>
        </w:r>
        <w:r>
          <w:rPr>
            <w:webHidden/>
          </w:rPr>
          <w:fldChar w:fldCharType="separate"/>
        </w:r>
        <w:r>
          <w:rPr>
            <w:webHidden/>
          </w:rPr>
          <w:t>43</w:t>
        </w:r>
        <w:r>
          <w:rPr>
            <w:webHidden/>
          </w:rPr>
          <w:fldChar w:fldCharType="end"/>
        </w:r>
      </w:hyperlink>
    </w:p>
    <w:p w14:paraId="0B2036FF" w14:textId="76BD825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Pr="001E4C29">
          <w:rPr>
            <w:rStyle w:val="Hyperlink"/>
          </w:rPr>
          <w:t>Figura 13 Fluxo feito para avaliar se as ações condizem com o contexto (próprio, 2020)</w:t>
        </w:r>
        <w:r>
          <w:rPr>
            <w:webHidden/>
          </w:rPr>
          <w:tab/>
        </w:r>
        <w:r>
          <w:rPr>
            <w:webHidden/>
          </w:rPr>
          <w:fldChar w:fldCharType="begin"/>
        </w:r>
        <w:r>
          <w:rPr>
            <w:webHidden/>
          </w:rPr>
          <w:instrText xml:space="preserve"> PAGEREF _Toc44538336 \h </w:instrText>
        </w:r>
        <w:r>
          <w:rPr>
            <w:webHidden/>
          </w:rPr>
        </w:r>
        <w:r>
          <w:rPr>
            <w:webHidden/>
          </w:rPr>
          <w:fldChar w:fldCharType="separate"/>
        </w:r>
        <w:r>
          <w:rPr>
            <w:webHidden/>
          </w:rPr>
          <w:t>44</w:t>
        </w:r>
        <w:r>
          <w:rPr>
            <w:webHidden/>
          </w:rPr>
          <w:fldChar w:fldCharType="end"/>
        </w:r>
      </w:hyperlink>
    </w:p>
    <w:p w14:paraId="6DEA92E6" w14:textId="0D22B9F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Pr="001E4C29">
          <w:rPr>
            <w:rStyle w:val="Hyperlink"/>
          </w:rPr>
          <w:t>Figura 14 Etapas do processo para realizar a recomendação musical</w:t>
        </w:r>
        <w:r>
          <w:rPr>
            <w:webHidden/>
          </w:rPr>
          <w:tab/>
        </w:r>
        <w:r>
          <w:rPr>
            <w:webHidden/>
          </w:rPr>
          <w:fldChar w:fldCharType="begin"/>
        </w:r>
        <w:r>
          <w:rPr>
            <w:webHidden/>
          </w:rPr>
          <w:instrText xml:space="preserve"> PAGEREF _Toc44538337 \h </w:instrText>
        </w:r>
        <w:r>
          <w:rPr>
            <w:webHidden/>
          </w:rPr>
        </w:r>
        <w:r>
          <w:rPr>
            <w:webHidden/>
          </w:rPr>
          <w:fldChar w:fldCharType="separate"/>
        </w:r>
        <w:r>
          <w:rPr>
            <w:webHidden/>
          </w:rPr>
          <w:t>45</w:t>
        </w:r>
        <w:r>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Pr="00964DAE">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Trabalhos relacionados</w:t>
        </w:r>
        <w:r>
          <w:rPr>
            <w:noProof/>
            <w:webHidden/>
          </w:rPr>
          <w:tab/>
        </w:r>
        <w:r>
          <w:rPr>
            <w:noProof/>
            <w:webHidden/>
          </w:rPr>
          <w:fldChar w:fldCharType="begin"/>
        </w:r>
        <w:r>
          <w:rPr>
            <w:noProof/>
            <w:webHidden/>
          </w:rPr>
          <w:instrText xml:space="preserve"> PAGEREF _Toc44538392 \h </w:instrText>
        </w:r>
        <w:r>
          <w:rPr>
            <w:noProof/>
            <w:webHidden/>
          </w:rPr>
        </w:r>
        <w:r>
          <w:rPr>
            <w:noProof/>
            <w:webHidden/>
          </w:rPr>
          <w:fldChar w:fldCharType="separate"/>
        </w:r>
        <w:r>
          <w:rPr>
            <w:noProof/>
            <w:webHidden/>
          </w:rPr>
          <w:t>14</w:t>
        </w:r>
        <w:r>
          <w:rPr>
            <w:noProof/>
            <w:webHidden/>
          </w:rPr>
          <w:fldChar w:fldCharType="end"/>
        </w:r>
      </w:hyperlink>
    </w:p>
    <w:p w14:paraId="618CEFBE" w14:textId="14BDECC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Pr="00964DAE">
          <w:rPr>
            <w:rStyle w:val="Hyperlink"/>
          </w:rPr>
          <w:t>2.1</w:t>
        </w:r>
        <w:r>
          <w:rPr>
            <w:rFonts w:asciiTheme="minorHAnsi" w:eastAsiaTheme="minorEastAsia" w:hAnsiTheme="minorHAnsi" w:cstheme="minorBidi"/>
            <w:iCs w:val="0"/>
            <w:color w:val="auto"/>
            <w:sz w:val="22"/>
            <w:szCs w:val="22"/>
            <w:lang w:eastAsia="pt-BR"/>
          </w:rPr>
          <w:tab/>
        </w:r>
        <w:r w:rsidRPr="00964DAE">
          <w:rPr>
            <w:rStyle w:val="Hyperlink"/>
          </w:rPr>
          <w:t>O protocolo de revisão</w:t>
        </w:r>
        <w:r>
          <w:rPr>
            <w:webHidden/>
          </w:rPr>
          <w:tab/>
        </w:r>
        <w:r>
          <w:rPr>
            <w:webHidden/>
          </w:rPr>
          <w:fldChar w:fldCharType="begin"/>
        </w:r>
        <w:r>
          <w:rPr>
            <w:webHidden/>
          </w:rPr>
          <w:instrText xml:space="preserve"> PAGEREF _Toc44538393 \h </w:instrText>
        </w:r>
        <w:r>
          <w:rPr>
            <w:webHidden/>
          </w:rPr>
        </w:r>
        <w:r>
          <w:rPr>
            <w:webHidden/>
          </w:rPr>
          <w:fldChar w:fldCharType="separate"/>
        </w:r>
        <w:r>
          <w:rPr>
            <w:webHidden/>
          </w:rPr>
          <w:t>14</w:t>
        </w:r>
        <w:r>
          <w:rPr>
            <w:webHidden/>
          </w:rPr>
          <w:fldChar w:fldCharType="end"/>
        </w:r>
      </w:hyperlink>
    </w:p>
    <w:p w14:paraId="76D62748" w14:textId="4B670F2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Pr="00964DAE">
          <w:rPr>
            <w:rStyle w:val="Hyperlink"/>
          </w:rPr>
          <w:t>2.2</w:t>
        </w:r>
        <w:r>
          <w:rPr>
            <w:rFonts w:asciiTheme="minorHAnsi" w:eastAsiaTheme="minorEastAsia" w:hAnsiTheme="minorHAnsi" w:cstheme="minorBidi"/>
            <w:iCs w:val="0"/>
            <w:color w:val="auto"/>
            <w:sz w:val="22"/>
            <w:szCs w:val="22"/>
            <w:lang w:eastAsia="pt-BR"/>
          </w:rPr>
          <w:tab/>
        </w:r>
        <w:r w:rsidRPr="00964DAE">
          <w:rPr>
            <w:rStyle w:val="Hyperlink"/>
          </w:rPr>
          <w:t>PROCURA NOS MOTORES DE BUSCA</w:t>
        </w:r>
        <w:r>
          <w:rPr>
            <w:webHidden/>
          </w:rPr>
          <w:tab/>
        </w:r>
        <w:r>
          <w:rPr>
            <w:webHidden/>
          </w:rPr>
          <w:fldChar w:fldCharType="begin"/>
        </w:r>
        <w:r>
          <w:rPr>
            <w:webHidden/>
          </w:rPr>
          <w:instrText xml:space="preserve"> PAGEREF _Toc44538394 \h </w:instrText>
        </w:r>
        <w:r>
          <w:rPr>
            <w:webHidden/>
          </w:rPr>
        </w:r>
        <w:r>
          <w:rPr>
            <w:webHidden/>
          </w:rPr>
          <w:fldChar w:fldCharType="separate"/>
        </w:r>
        <w:r>
          <w:rPr>
            <w:webHidden/>
          </w:rPr>
          <w:t>15</w:t>
        </w:r>
        <w:r>
          <w:rPr>
            <w:webHidden/>
          </w:rPr>
          <w:fldChar w:fldCharType="end"/>
        </w:r>
      </w:hyperlink>
    </w:p>
    <w:p w14:paraId="10ADFE81" w14:textId="58185BA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Pr="00964DAE">
          <w:rPr>
            <w:rStyle w:val="Hyperlink"/>
          </w:rPr>
          <w:t>2.3</w:t>
        </w:r>
        <w:r>
          <w:rPr>
            <w:rFonts w:asciiTheme="minorHAnsi" w:eastAsiaTheme="minorEastAsia" w:hAnsiTheme="minorHAnsi" w:cstheme="minorBidi"/>
            <w:iCs w:val="0"/>
            <w:color w:val="auto"/>
            <w:sz w:val="22"/>
            <w:szCs w:val="22"/>
            <w:lang w:eastAsia="pt-BR"/>
          </w:rPr>
          <w:tab/>
        </w:r>
        <w:r w:rsidRPr="00964DAE">
          <w:rPr>
            <w:rStyle w:val="Hyperlink"/>
          </w:rPr>
          <w:t>ETAPAS DA REVISÃO DOS TRABALHOS</w:t>
        </w:r>
        <w:r>
          <w:rPr>
            <w:webHidden/>
          </w:rPr>
          <w:tab/>
        </w:r>
        <w:r>
          <w:rPr>
            <w:webHidden/>
          </w:rPr>
          <w:fldChar w:fldCharType="begin"/>
        </w:r>
        <w:r>
          <w:rPr>
            <w:webHidden/>
          </w:rPr>
          <w:instrText xml:space="preserve"> PAGEREF _Toc44538395 \h </w:instrText>
        </w:r>
        <w:r>
          <w:rPr>
            <w:webHidden/>
          </w:rPr>
        </w:r>
        <w:r>
          <w:rPr>
            <w:webHidden/>
          </w:rPr>
          <w:fldChar w:fldCharType="separate"/>
        </w:r>
        <w:r>
          <w:rPr>
            <w:webHidden/>
          </w:rPr>
          <w:t>17</w:t>
        </w:r>
        <w:r>
          <w:rPr>
            <w:webHidden/>
          </w:rPr>
          <w:fldChar w:fldCharType="end"/>
        </w:r>
      </w:hyperlink>
    </w:p>
    <w:p w14:paraId="7E094C63" w14:textId="0CF4F60C"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Pr="00964DAE">
          <w:rPr>
            <w:rStyle w:val="Hyperlink"/>
          </w:rPr>
          <w:t>2.3.1</w:t>
        </w:r>
        <w:r>
          <w:rPr>
            <w:rFonts w:asciiTheme="minorHAnsi" w:eastAsiaTheme="minorEastAsia" w:hAnsiTheme="minorHAnsi" w:cstheme="minorBidi"/>
            <w:iCs w:val="0"/>
            <w:color w:val="auto"/>
            <w:sz w:val="22"/>
            <w:szCs w:val="22"/>
            <w:lang w:eastAsia="pt-BR"/>
          </w:rPr>
          <w:tab/>
        </w:r>
        <w:r w:rsidRPr="00964DAE">
          <w:rPr>
            <w:rStyle w:val="Hyperlink"/>
          </w:rPr>
          <w:t>Trabalhos selecionados</w:t>
        </w:r>
        <w:r>
          <w:rPr>
            <w:webHidden/>
          </w:rPr>
          <w:tab/>
        </w:r>
        <w:r>
          <w:rPr>
            <w:webHidden/>
          </w:rPr>
          <w:fldChar w:fldCharType="begin"/>
        </w:r>
        <w:r>
          <w:rPr>
            <w:webHidden/>
          </w:rPr>
          <w:instrText xml:space="preserve"> PAGEREF _Toc44538396 \h </w:instrText>
        </w:r>
        <w:r>
          <w:rPr>
            <w:webHidden/>
          </w:rPr>
        </w:r>
        <w:r>
          <w:rPr>
            <w:webHidden/>
          </w:rPr>
          <w:fldChar w:fldCharType="separate"/>
        </w:r>
        <w:r>
          <w:rPr>
            <w:webHidden/>
          </w:rPr>
          <w:t>18</w:t>
        </w:r>
        <w:r>
          <w:rPr>
            <w:webHidden/>
          </w:rPr>
          <w:fldChar w:fldCharType="end"/>
        </w:r>
      </w:hyperlink>
    </w:p>
    <w:p w14:paraId="45C474A4" w14:textId="6895FB0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Pr="00964DAE">
          <w:rPr>
            <w:rStyle w:val="Hyperlink"/>
          </w:rPr>
          <w:t>2.4</w:t>
        </w:r>
        <w:r>
          <w:rPr>
            <w:rFonts w:asciiTheme="minorHAnsi" w:eastAsiaTheme="minorEastAsia" w:hAnsiTheme="minorHAnsi" w:cstheme="minorBidi"/>
            <w:iCs w:val="0"/>
            <w:color w:val="auto"/>
            <w:sz w:val="22"/>
            <w:szCs w:val="22"/>
            <w:lang w:eastAsia="pt-BR"/>
          </w:rPr>
          <w:tab/>
        </w:r>
        <w:r w:rsidRPr="00964DAE">
          <w:rPr>
            <w:rStyle w:val="Hyperlink"/>
          </w:rPr>
          <w:t>FUNCIONALIDADES DOS TRABALHOS INVESTIGADOS</w:t>
        </w:r>
        <w:r>
          <w:rPr>
            <w:webHidden/>
          </w:rPr>
          <w:tab/>
        </w:r>
        <w:r>
          <w:rPr>
            <w:webHidden/>
          </w:rPr>
          <w:fldChar w:fldCharType="begin"/>
        </w:r>
        <w:r>
          <w:rPr>
            <w:webHidden/>
          </w:rPr>
          <w:instrText xml:space="preserve"> PAGEREF _Toc44538397 \h </w:instrText>
        </w:r>
        <w:r>
          <w:rPr>
            <w:webHidden/>
          </w:rPr>
        </w:r>
        <w:r>
          <w:rPr>
            <w:webHidden/>
          </w:rPr>
          <w:fldChar w:fldCharType="separate"/>
        </w:r>
        <w:r>
          <w:rPr>
            <w:webHidden/>
          </w:rPr>
          <w:t>29</w:t>
        </w:r>
        <w:r>
          <w:rPr>
            <w:webHidden/>
          </w:rPr>
          <w:fldChar w:fldCharType="end"/>
        </w:r>
      </w:hyperlink>
    </w:p>
    <w:p w14:paraId="1CBB8907" w14:textId="21C973A1"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Pr="00964DAE">
          <w:rPr>
            <w:rStyle w:val="Hyperlink"/>
          </w:rPr>
          <w:t>2.5</w:t>
        </w:r>
        <w:r>
          <w:rPr>
            <w:rFonts w:asciiTheme="minorHAnsi" w:eastAsiaTheme="minorEastAsia" w:hAnsiTheme="minorHAnsi" w:cstheme="minorBidi"/>
            <w:iCs w:val="0"/>
            <w:color w:val="auto"/>
            <w:sz w:val="22"/>
            <w:szCs w:val="22"/>
            <w:lang w:eastAsia="pt-BR"/>
          </w:rPr>
          <w:tab/>
        </w:r>
        <w:r w:rsidRPr="00964DAE">
          <w:rPr>
            <w:rStyle w:val="Hyperlink"/>
          </w:rPr>
          <w:t>Conclusões dos trabalhos revisados</w:t>
        </w:r>
        <w:r>
          <w:rPr>
            <w:webHidden/>
          </w:rPr>
          <w:tab/>
        </w:r>
        <w:r>
          <w:rPr>
            <w:webHidden/>
          </w:rPr>
          <w:fldChar w:fldCharType="begin"/>
        </w:r>
        <w:r>
          <w:rPr>
            <w:webHidden/>
          </w:rPr>
          <w:instrText xml:space="preserve"> PAGEREF _Toc44538398 \h </w:instrText>
        </w:r>
        <w:r>
          <w:rPr>
            <w:webHidden/>
          </w:rPr>
        </w:r>
        <w:r>
          <w:rPr>
            <w:webHidden/>
          </w:rPr>
          <w:fldChar w:fldCharType="separate"/>
        </w:r>
        <w:r>
          <w:rPr>
            <w:webHidden/>
          </w:rPr>
          <w:t>32</w:t>
        </w:r>
        <w:r>
          <w:rPr>
            <w:webHidden/>
          </w:rPr>
          <w:fldChar w:fldCharType="end"/>
        </w:r>
      </w:hyperlink>
    </w:p>
    <w:p w14:paraId="61849607" w14:textId="584BF8F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Pr="00964DAE">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lang w:val="en-US"/>
          </w:rPr>
          <w:t>Modelagem do “Dynamic and Contextual Recommendations of Music”</w:t>
        </w:r>
        <w:r>
          <w:rPr>
            <w:noProof/>
            <w:webHidden/>
          </w:rPr>
          <w:tab/>
        </w:r>
        <w:r>
          <w:rPr>
            <w:noProof/>
            <w:webHidden/>
          </w:rPr>
          <w:fldChar w:fldCharType="begin"/>
        </w:r>
        <w:r>
          <w:rPr>
            <w:noProof/>
            <w:webHidden/>
          </w:rPr>
          <w:instrText xml:space="preserve"> PAGEREF _Toc44538399 \h </w:instrText>
        </w:r>
        <w:r>
          <w:rPr>
            <w:noProof/>
            <w:webHidden/>
          </w:rPr>
        </w:r>
        <w:r>
          <w:rPr>
            <w:noProof/>
            <w:webHidden/>
          </w:rPr>
          <w:fldChar w:fldCharType="separate"/>
        </w:r>
        <w:r>
          <w:rPr>
            <w:noProof/>
            <w:webHidden/>
          </w:rPr>
          <w:t>34</w:t>
        </w:r>
        <w:r>
          <w:rPr>
            <w:noProof/>
            <w:webHidden/>
          </w:rPr>
          <w:fldChar w:fldCharType="end"/>
        </w:r>
      </w:hyperlink>
    </w:p>
    <w:p w14:paraId="367C6522" w14:textId="2666E4A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Pr="00964DAE">
          <w:rPr>
            <w:rStyle w:val="Hyperlink"/>
          </w:rPr>
          <w:t>3.1</w:t>
        </w:r>
        <w:r>
          <w:rPr>
            <w:rFonts w:asciiTheme="minorHAnsi" w:eastAsiaTheme="minorEastAsia" w:hAnsiTheme="minorHAnsi" w:cstheme="minorBidi"/>
            <w:iCs w:val="0"/>
            <w:color w:val="auto"/>
            <w:sz w:val="22"/>
            <w:szCs w:val="22"/>
            <w:lang w:eastAsia="pt-BR"/>
          </w:rPr>
          <w:tab/>
        </w:r>
        <w:r w:rsidRPr="00964DAE">
          <w:rPr>
            <w:rStyle w:val="Hyperlink"/>
          </w:rPr>
          <w:t>Contexto</w:t>
        </w:r>
        <w:r>
          <w:rPr>
            <w:webHidden/>
          </w:rPr>
          <w:tab/>
        </w:r>
        <w:r>
          <w:rPr>
            <w:webHidden/>
          </w:rPr>
          <w:fldChar w:fldCharType="begin"/>
        </w:r>
        <w:r>
          <w:rPr>
            <w:webHidden/>
          </w:rPr>
          <w:instrText xml:space="preserve"> PAGEREF _Toc44538400 \h </w:instrText>
        </w:r>
        <w:r>
          <w:rPr>
            <w:webHidden/>
          </w:rPr>
        </w:r>
        <w:r>
          <w:rPr>
            <w:webHidden/>
          </w:rPr>
          <w:fldChar w:fldCharType="separate"/>
        </w:r>
        <w:r>
          <w:rPr>
            <w:webHidden/>
          </w:rPr>
          <w:t>34</w:t>
        </w:r>
        <w:r>
          <w:rPr>
            <w:webHidden/>
          </w:rPr>
          <w:fldChar w:fldCharType="end"/>
        </w:r>
      </w:hyperlink>
    </w:p>
    <w:p w14:paraId="5D4093FB" w14:textId="35A378A6"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Pr="00964DAE">
          <w:rPr>
            <w:rStyle w:val="Hyperlink"/>
          </w:rPr>
          <w:t>3.1.1</w:t>
        </w:r>
        <w:r>
          <w:rPr>
            <w:rFonts w:asciiTheme="minorHAnsi" w:eastAsiaTheme="minorEastAsia" w:hAnsiTheme="minorHAnsi" w:cstheme="minorBidi"/>
            <w:iCs w:val="0"/>
            <w:color w:val="auto"/>
            <w:sz w:val="22"/>
            <w:szCs w:val="22"/>
            <w:lang w:eastAsia="pt-BR"/>
          </w:rPr>
          <w:tab/>
        </w:r>
        <w:r w:rsidRPr="00964DAE">
          <w:rPr>
            <w:rStyle w:val="Hyperlink"/>
          </w:rPr>
          <w:t>O que é o contexto comportamental?</w:t>
        </w:r>
        <w:r>
          <w:rPr>
            <w:webHidden/>
          </w:rPr>
          <w:tab/>
        </w:r>
        <w:r>
          <w:rPr>
            <w:webHidden/>
          </w:rPr>
          <w:fldChar w:fldCharType="begin"/>
        </w:r>
        <w:r>
          <w:rPr>
            <w:webHidden/>
          </w:rPr>
          <w:instrText xml:space="preserve"> PAGEREF _Toc44538401 \h </w:instrText>
        </w:r>
        <w:r>
          <w:rPr>
            <w:webHidden/>
          </w:rPr>
        </w:r>
        <w:r>
          <w:rPr>
            <w:webHidden/>
          </w:rPr>
          <w:fldChar w:fldCharType="separate"/>
        </w:r>
        <w:r>
          <w:rPr>
            <w:webHidden/>
          </w:rPr>
          <w:t>35</w:t>
        </w:r>
        <w:r>
          <w:rPr>
            <w:webHidden/>
          </w:rPr>
          <w:fldChar w:fldCharType="end"/>
        </w:r>
      </w:hyperlink>
    </w:p>
    <w:p w14:paraId="1179DABB" w14:textId="40A2FCDB"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Pr="00964DAE">
          <w:rPr>
            <w:rStyle w:val="Hyperlink"/>
          </w:rPr>
          <w:t>3.1.2</w:t>
        </w:r>
        <w:r>
          <w:rPr>
            <w:rFonts w:asciiTheme="minorHAnsi" w:eastAsiaTheme="minorEastAsia" w:hAnsiTheme="minorHAnsi" w:cstheme="minorBidi"/>
            <w:iCs w:val="0"/>
            <w:color w:val="auto"/>
            <w:sz w:val="22"/>
            <w:szCs w:val="22"/>
            <w:lang w:eastAsia="pt-BR"/>
          </w:rPr>
          <w:tab/>
        </w:r>
        <w:r w:rsidRPr="00964DAE">
          <w:rPr>
            <w:rStyle w:val="Hyperlink"/>
          </w:rPr>
          <w:t>O que é o contexto ambiente?</w:t>
        </w:r>
        <w:r>
          <w:rPr>
            <w:webHidden/>
          </w:rPr>
          <w:tab/>
        </w:r>
        <w:r>
          <w:rPr>
            <w:webHidden/>
          </w:rPr>
          <w:fldChar w:fldCharType="begin"/>
        </w:r>
        <w:r>
          <w:rPr>
            <w:webHidden/>
          </w:rPr>
          <w:instrText xml:space="preserve"> PAGEREF _Toc44538402 \h </w:instrText>
        </w:r>
        <w:r>
          <w:rPr>
            <w:webHidden/>
          </w:rPr>
        </w:r>
        <w:r>
          <w:rPr>
            <w:webHidden/>
          </w:rPr>
          <w:fldChar w:fldCharType="separate"/>
        </w:r>
        <w:r>
          <w:rPr>
            <w:webHidden/>
          </w:rPr>
          <w:t>36</w:t>
        </w:r>
        <w:r>
          <w:rPr>
            <w:webHidden/>
          </w:rPr>
          <w:fldChar w:fldCharType="end"/>
        </w:r>
      </w:hyperlink>
    </w:p>
    <w:p w14:paraId="0AC8E38C" w14:textId="3839CC9F"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Pr="00964DAE">
          <w:rPr>
            <w:rStyle w:val="Hyperlink"/>
          </w:rPr>
          <w:t>3.1.3</w:t>
        </w:r>
        <w:r>
          <w:rPr>
            <w:rFonts w:asciiTheme="minorHAnsi" w:eastAsiaTheme="minorEastAsia" w:hAnsiTheme="minorHAnsi" w:cstheme="minorBidi"/>
            <w:iCs w:val="0"/>
            <w:color w:val="auto"/>
            <w:sz w:val="22"/>
            <w:szCs w:val="22"/>
            <w:lang w:eastAsia="pt-BR"/>
          </w:rPr>
          <w:tab/>
        </w:r>
        <w:r w:rsidRPr="00964DAE">
          <w:rPr>
            <w:rStyle w:val="Hyperlink"/>
          </w:rPr>
          <w:t>Como será obtido os contextos?</w:t>
        </w:r>
        <w:r>
          <w:rPr>
            <w:webHidden/>
          </w:rPr>
          <w:tab/>
        </w:r>
        <w:r>
          <w:rPr>
            <w:webHidden/>
          </w:rPr>
          <w:fldChar w:fldCharType="begin"/>
        </w:r>
        <w:r>
          <w:rPr>
            <w:webHidden/>
          </w:rPr>
          <w:instrText xml:space="preserve"> PAGEREF _Toc44538403 \h </w:instrText>
        </w:r>
        <w:r>
          <w:rPr>
            <w:webHidden/>
          </w:rPr>
        </w:r>
        <w:r>
          <w:rPr>
            <w:webHidden/>
          </w:rPr>
          <w:fldChar w:fldCharType="separate"/>
        </w:r>
        <w:r>
          <w:rPr>
            <w:webHidden/>
          </w:rPr>
          <w:t>36</w:t>
        </w:r>
        <w:r>
          <w:rPr>
            <w:webHidden/>
          </w:rPr>
          <w:fldChar w:fldCharType="end"/>
        </w:r>
      </w:hyperlink>
    </w:p>
    <w:p w14:paraId="57CE1A65" w14:textId="54C5FB95"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Pr="00964DAE">
          <w:rPr>
            <w:rStyle w:val="Hyperlink"/>
          </w:rPr>
          <w:t>3.1.4</w:t>
        </w:r>
        <w:r>
          <w:rPr>
            <w:rFonts w:asciiTheme="minorHAnsi" w:eastAsiaTheme="minorEastAsia" w:hAnsiTheme="minorHAnsi" w:cstheme="minorBidi"/>
            <w:iCs w:val="0"/>
            <w:color w:val="auto"/>
            <w:sz w:val="22"/>
            <w:szCs w:val="22"/>
            <w:lang w:eastAsia="pt-BR"/>
          </w:rPr>
          <w:tab/>
        </w:r>
        <w:r w:rsidRPr="00964DAE">
          <w:rPr>
            <w:rStyle w:val="Hyperlink"/>
          </w:rPr>
          <w:t>O que são as ações do usuário?</w:t>
        </w:r>
        <w:r>
          <w:rPr>
            <w:webHidden/>
          </w:rPr>
          <w:tab/>
        </w:r>
        <w:r>
          <w:rPr>
            <w:webHidden/>
          </w:rPr>
          <w:fldChar w:fldCharType="begin"/>
        </w:r>
        <w:r>
          <w:rPr>
            <w:webHidden/>
          </w:rPr>
          <w:instrText xml:space="preserve"> PAGEREF _Toc44538404 \h </w:instrText>
        </w:r>
        <w:r>
          <w:rPr>
            <w:webHidden/>
          </w:rPr>
        </w:r>
        <w:r>
          <w:rPr>
            <w:webHidden/>
          </w:rPr>
          <w:fldChar w:fldCharType="separate"/>
        </w:r>
        <w:r>
          <w:rPr>
            <w:webHidden/>
          </w:rPr>
          <w:t>37</w:t>
        </w:r>
        <w:r>
          <w:rPr>
            <w:webHidden/>
          </w:rPr>
          <w:fldChar w:fldCharType="end"/>
        </w:r>
      </w:hyperlink>
    </w:p>
    <w:p w14:paraId="18D778CC" w14:textId="3E271E8F"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Pr="00964DAE">
          <w:rPr>
            <w:rStyle w:val="Hyperlink"/>
          </w:rPr>
          <w:t>3.2</w:t>
        </w:r>
        <w:r>
          <w:rPr>
            <w:rFonts w:asciiTheme="minorHAnsi" w:eastAsiaTheme="minorEastAsia" w:hAnsiTheme="minorHAnsi" w:cstheme="minorBidi"/>
            <w:iCs w:val="0"/>
            <w:color w:val="auto"/>
            <w:sz w:val="22"/>
            <w:szCs w:val="22"/>
            <w:lang w:eastAsia="pt-BR"/>
          </w:rPr>
          <w:tab/>
        </w:r>
        <w:r w:rsidRPr="00964DAE">
          <w:rPr>
            <w:rStyle w:val="Hyperlink"/>
          </w:rPr>
          <w:t>Metodologia do sistema</w:t>
        </w:r>
        <w:r>
          <w:rPr>
            <w:webHidden/>
          </w:rPr>
          <w:tab/>
        </w:r>
        <w:r>
          <w:rPr>
            <w:webHidden/>
          </w:rPr>
          <w:fldChar w:fldCharType="begin"/>
        </w:r>
        <w:r>
          <w:rPr>
            <w:webHidden/>
          </w:rPr>
          <w:instrText xml:space="preserve"> PAGEREF _Toc44538405 \h </w:instrText>
        </w:r>
        <w:r>
          <w:rPr>
            <w:webHidden/>
          </w:rPr>
        </w:r>
        <w:r>
          <w:rPr>
            <w:webHidden/>
          </w:rPr>
          <w:fldChar w:fldCharType="separate"/>
        </w:r>
        <w:r>
          <w:rPr>
            <w:webHidden/>
          </w:rPr>
          <w:t>38</w:t>
        </w:r>
        <w:r>
          <w:rPr>
            <w:webHidden/>
          </w:rPr>
          <w:fldChar w:fldCharType="end"/>
        </w:r>
      </w:hyperlink>
    </w:p>
    <w:p w14:paraId="1D41F75D" w14:textId="4E04E71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Pr="00964DAE">
          <w:rPr>
            <w:rStyle w:val="Hyperlink"/>
          </w:rPr>
          <w:t>3.2.1</w:t>
        </w:r>
        <w:r>
          <w:rPr>
            <w:rFonts w:asciiTheme="minorHAnsi" w:eastAsiaTheme="minorEastAsia" w:hAnsiTheme="minorHAnsi" w:cstheme="minorBidi"/>
            <w:iCs w:val="0"/>
            <w:color w:val="auto"/>
            <w:sz w:val="22"/>
            <w:szCs w:val="22"/>
            <w:lang w:eastAsia="pt-BR"/>
          </w:rPr>
          <w:tab/>
        </w:r>
        <w:r w:rsidRPr="00964DAE">
          <w:rPr>
            <w:rStyle w:val="Hyperlink"/>
          </w:rPr>
          <w:t>Como o trabalho vai capturar as ações do usuário e enviá-las ao sistema?</w:t>
        </w:r>
        <w:r>
          <w:rPr>
            <w:webHidden/>
          </w:rPr>
          <w:tab/>
        </w:r>
        <w:r>
          <w:rPr>
            <w:webHidden/>
          </w:rPr>
          <w:fldChar w:fldCharType="begin"/>
        </w:r>
        <w:r>
          <w:rPr>
            <w:webHidden/>
          </w:rPr>
          <w:instrText xml:space="preserve"> PAGEREF _Toc44538406 \h </w:instrText>
        </w:r>
        <w:r>
          <w:rPr>
            <w:webHidden/>
          </w:rPr>
        </w:r>
        <w:r>
          <w:rPr>
            <w:webHidden/>
          </w:rPr>
          <w:fldChar w:fldCharType="separate"/>
        </w:r>
        <w:r>
          <w:rPr>
            <w:webHidden/>
          </w:rPr>
          <w:t>43</w:t>
        </w:r>
        <w:r>
          <w:rPr>
            <w:webHidden/>
          </w:rPr>
          <w:fldChar w:fldCharType="end"/>
        </w:r>
      </w:hyperlink>
    </w:p>
    <w:p w14:paraId="06BB68AE" w14:textId="7C00568E"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Pr="00964DAE">
          <w:rPr>
            <w:rStyle w:val="Hyperlink"/>
          </w:rPr>
          <w:t>3.2.2</w:t>
        </w:r>
        <w:r>
          <w:rPr>
            <w:rFonts w:asciiTheme="minorHAnsi" w:eastAsiaTheme="minorEastAsia" w:hAnsiTheme="minorHAnsi" w:cstheme="minorBidi"/>
            <w:iCs w:val="0"/>
            <w:color w:val="auto"/>
            <w:sz w:val="22"/>
            <w:szCs w:val="22"/>
            <w:lang w:eastAsia="pt-BR"/>
          </w:rPr>
          <w:tab/>
        </w:r>
        <w:r w:rsidRPr="00964DAE">
          <w:rPr>
            <w:rStyle w:val="Hyperlink"/>
          </w:rPr>
          <w:t>Como o trabalho vai validar se as ações do usuário condizem com o contexto?</w:t>
        </w:r>
        <w:r>
          <w:rPr>
            <w:webHidden/>
          </w:rPr>
          <w:tab/>
        </w:r>
        <w:r>
          <w:rPr>
            <w:webHidden/>
          </w:rPr>
          <w:fldChar w:fldCharType="begin"/>
        </w:r>
        <w:r>
          <w:rPr>
            <w:webHidden/>
          </w:rPr>
          <w:instrText xml:space="preserve"> PAGEREF _Toc44538407 \h </w:instrText>
        </w:r>
        <w:r>
          <w:rPr>
            <w:webHidden/>
          </w:rPr>
        </w:r>
        <w:r>
          <w:rPr>
            <w:webHidden/>
          </w:rPr>
          <w:fldChar w:fldCharType="separate"/>
        </w:r>
        <w:r>
          <w:rPr>
            <w:webHidden/>
          </w:rPr>
          <w:t>43</w:t>
        </w:r>
        <w:r>
          <w:rPr>
            <w:webHidden/>
          </w:rPr>
          <w:fldChar w:fldCharType="end"/>
        </w:r>
      </w:hyperlink>
    </w:p>
    <w:p w14:paraId="5EAB9009" w14:textId="032CE67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Pr="00964DAE">
          <w:rPr>
            <w:rStyle w:val="Hyperlink"/>
          </w:rPr>
          <w:t>3.2.3</w:t>
        </w:r>
        <w:r>
          <w:rPr>
            <w:rFonts w:asciiTheme="minorHAnsi" w:eastAsiaTheme="minorEastAsia" w:hAnsiTheme="minorHAnsi" w:cstheme="minorBidi"/>
            <w:iCs w:val="0"/>
            <w:color w:val="auto"/>
            <w:sz w:val="22"/>
            <w:szCs w:val="22"/>
            <w:lang w:eastAsia="pt-BR"/>
          </w:rPr>
          <w:tab/>
        </w:r>
        <w:r w:rsidRPr="00964DAE">
          <w:rPr>
            <w:rStyle w:val="Hyperlink"/>
          </w:rPr>
          <w:t>Como o trabalho vai relacionar as músicas que o usuário gosta aos contextos?</w:t>
        </w:r>
        <w:r>
          <w:rPr>
            <w:webHidden/>
          </w:rPr>
          <w:tab/>
        </w:r>
        <w:r>
          <w:rPr>
            <w:webHidden/>
          </w:rPr>
          <w:fldChar w:fldCharType="begin"/>
        </w:r>
        <w:r>
          <w:rPr>
            <w:webHidden/>
          </w:rPr>
          <w:instrText xml:space="preserve"> PAGEREF _Toc44538408 \h </w:instrText>
        </w:r>
        <w:r>
          <w:rPr>
            <w:webHidden/>
          </w:rPr>
        </w:r>
        <w:r>
          <w:rPr>
            <w:webHidden/>
          </w:rPr>
          <w:fldChar w:fldCharType="separate"/>
        </w:r>
        <w:r>
          <w:rPr>
            <w:webHidden/>
          </w:rPr>
          <w:t>44</w:t>
        </w:r>
        <w:r>
          <w:rPr>
            <w:webHidden/>
          </w:rPr>
          <w:fldChar w:fldCharType="end"/>
        </w:r>
      </w:hyperlink>
    </w:p>
    <w:p w14:paraId="76C18547" w14:textId="4EB6B6FD"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Pr="00964DAE">
          <w:rPr>
            <w:rStyle w:val="Hyperlink"/>
          </w:rPr>
          <w:t>3.2.4</w:t>
        </w:r>
        <w:r>
          <w:rPr>
            <w:rFonts w:asciiTheme="minorHAnsi" w:eastAsiaTheme="minorEastAsia" w:hAnsiTheme="minorHAnsi" w:cstheme="minorBidi"/>
            <w:iCs w:val="0"/>
            <w:color w:val="auto"/>
            <w:sz w:val="22"/>
            <w:szCs w:val="22"/>
            <w:lang w:eastAsia="pt-BR"/>
          </w:rPr>
          <w:tab/>
        </w:r>
        <w:r w:rsidRPr="00964DAE">
          <w:rPr>
            <w:rStyle w:val="Hyperlink"/>
          </w:rPr>
          <w:t>Como o trabalho vai classificar o contexto para apresentar para usuário?</w:t>
        </w:r>
        <w:r>
          <w:rPr>
            <w:webHidden/>
          </w:rPr>
          <w:tab/>
        </w:r>
        <w:r>
          <w:rPr>
            <w:webHidden/>
          </w:rPr>
          <w:fldChar w:fldCharType="begin"/>
        </w:r>
        <w:r>
          <w:rPr>
            <w:webHidden/>
          </w:rPr>
          <w:instrText xml:space="preserve"> PAGEREF _Toc44538409 \h </w:instrText>
        </w:r>
        <w:r>
          <w:rPr>
            <w:webHidden/>
          </w:rPr>
        </w:r>
        <w:r>
          <w:rPr>
            <w:webHidden/>
          </w:rPr>
          <w:fldChar w:fldCharType="separate"/>
        </w:r>
        <w:r>
          <w:rPr>
            <w:webHidden/>
          </w:rPr>
          <w:t>44</w:t>
        </w:r>
        <w:r>
          <w:rPr>
            <w:webHidden/>
          </w:rPr>
          <w:fldChar w:fldCharType="end"/>
        </w:r>
      </w:hyperlink>
    </w:p>
    <w:p w14:paraId="7922F717" w14:textId="69A89AC9"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Pr="00964DAE">
          <w:rPr>
            <w:rStyle w:val="Hyperlink"/>
          </w:rPr>
          <w:t>3.2.5</w:t>
        </w:r>
        <w:r>
          <w:rPr>
            <w:rFonts w:asciiTheme="minorHAnsi" w:eastAsiaTheme="minorEastAsia" w:hAnsiTheme="minorHAnsi" w:cstheme="minorBidi"/>
            <w:iCs w:val="0"/>
            <w:color w:val="auto"/>
            <w:sz w:val="22"/>
            <w:szCs w:val="22"/>
            <w:lang w:eastAsia="pt-BR"/>
          </w:rPr>
          <w:tab/>
        </w:r>
        <w:r w:rsidRPr="00964DAE">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4538410 \h </w:instrText>
        </w:r>
        <w:r>
          <w:rPr>
            <w:webHidden/>
          </w:rPr>
        </w:r>
        <w:r>
          <w:rPr>
            <w:webHidden/>
          </w:rPr>
          <w:fldChar w:fldCharType="separate"/>
        </w:r>
        <w:r>
          <w:rPr>
            <w:webHidden/>
          </w:rPr>
          <w:t>45</w:t>
        </w:r>
        <w:r>
          <w:rPr>
            <w:webHidden/>
          </w:rPr>
          <w:fldChar w:fldCharType="end"/>
        </w:r>
      </w:hyperlink>
    </w:p>
    <w:p w14:paraId="4D6E28C3" w14:textId="4F667DD7"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Pr="00964DAE">
          <w:rPr>
            <w:rStyle w:val="Hyperlink"/>
          </w:rPr>
          <w:t>3.2.6</w:t>
        </w:r>
        <w:r>
          <w:rPr>
            <w:rFonts w:asciiTheme="minorHAnsi" w:eastAsiaTheme="minorEastAsia" w:hAnsiTheme="minorHAnsi" w:cstheme="minorBidi"/>
            <w:iCs w:val="0"/>
            <w:color w:val="auto"/>
            <w:sz w:val="22"/>
            <w:szCs w:val="22"/>
            <w:lang w:eastAsia="pt-BR"/>
          </w:rPr>
          <w:tab/>
        </w:r>
        <w:r w:rsidRPr="00964DAE">
          <w:rPr>
            <w:rStyle w:val="Hyperlink"/>
          </w:rPr>
          <w:t>Como o trabalho vai avaliar as recomendações feitas?</w:t>
        </w:r>
        <w:r>
          <w:rPr>
            <w:webHidden/>
          </w:rPr>
          <w:tab/>
        </w:r>
        <w:r>
          <w:rPr>
            <w:webHidden/>
          </w:rPr>
          <w:fldChar w:fldCharType="begin"/>
        </w:r>
        <w:r>
          <w:rPr>
            <w:webHidden/>
          </w:rPr>
          <w:instrText xml:space="preserve"> PAGEREF _Toc44538411 \h </w:instrText>
        </w:r>
        <w:r>
          <w:rPr>
            <w:webHidden/>
          </w:rPr>
        </w:r>
        <w:r>
          <w:rPr>
            <w:webHidden/>
          </w:rPr>
          <w:fldChar w:fldCharType="separate"/>
        </w:r>
        <w:r>
          <w:rPr>
            <w:webHidden/>
          </w:rPr>
          <w:t>46</w:t>
        </w:r>
        <w:r>
          <w:rPr>
            <w:webHidden/>
          </w:rPr>
          <w:fldChar w:fldCharType="end"/>
        </w:r>
      </w:hyperlink>
    </w:p>
    <w:p w14:paraId="161EA0FA" w14:textId="59C54EE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Pr="00964DAE">
          <w:rPr>
            <w:rStyle w:val="Hyperlink"/>
          </w:rPr>
          <w:t>3.3</w:t>
        </w:r>
        <w:r>
          <w:rPr>
            <w:rFonts w:asciiTheme="minorHAnsi" w:eastAsiaTheme="minorEastAsia" w:hAnsiTheme="minorHAnsi" w:cstheme="minorBidi"/>
            <w:iCs w:val="0"/>
            <w:color w:val="auto"/>
            <w:sz w:val="22"/>
            <w:szCs w:val="22"/>
            <w:lang w:eastAsia="pt-BR"/>
          </w:rPr>
          <w:tab/>
        </w:r>
        <w:r w:rsidRPr="00964DAE">
          <w:rPr>
            <w:rStyle w:val="Hyperlink"/>
          </w:rPr>
          <w:t>roteiro</w:t>
        </w:r>
        <w:r>
          <w:rPr>
            <w:webHidden/>
          </w:rPr>
          <w:tab/>
        </w:r>
        <w:r>
          <w:rPr>
            <w:webHidden/>
          </w:rPr>
          <w:fldChar w:fldCharType="begin"/>
        </w:r>
        <w:r>
          <w:rPr>
            <w:webHidden/>
          </w:rPr>
          <w:instrText xml:space="preserve"> PAGEREF _Toc44538412 \h </w:instrText>
        </w:r>
        <w:r>
          <w:rPr>
            <w:webHidden/>
          </w:rPr>
        </w:r>
        <w:r>
          <w:rPr>
            <w:webHidden/>
          </w:rPr>
          <w:fldChar w:fldCharType="separate"/>
        </w:r>
        <w:r>
          <w:rPr>
            <w:webHidden/>
          </w:rPr>
          <w:t>46</w:t>
        </w:r>
        <w:r>
          <w:rPr>
            <w:webHidden/>
          </w:rPr>
          <w:fldChar w:fldCharType="end"/>
        </w:r>
      </w:hyperlink>
    </w:p>
    <w:p w14:paraId="30124C05" w14:textId="2F275A9C"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Pr="00964DAE">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CONCLUSÃO</w:t>
        </w:r>
        <w:r>
          <w:rPr>
            <w:noProof/>
            <w:webHidden/>
          </w:rPr>
          <w:tab/>
        </w:r>
        <w:r>
          <w:rPr>
            <w:noProof/>
            <w:webHidden/>
          </w:rPr>
          <w:fldChar w:fldCharType="begin"/>
        </w:r>
        <w:r>
          <w:rPr>
            <w:noProof/>
            <w:webHidden/>
          </w:rPr>
          <w:instrText xml:space="preserve"> PAGEREF _Toc44538413 \h </w:instrText>
        </w:r>
        <w:r>
          <w:rPr>
            <w:noProof/>
            <w:webHidden/>
          </w:rPr>
        </w:r>
        <w:r>
          <w:rPr>
            <w:noProof/>
            <w:webHidden/>
          </w:rPr>
          <w:fldChar w:fldCharType="separate"/>
        </w:r>
        <w:r>
          <w:rPr>
            <w:noProof/>
            <w:webHidden/>
          </w:rPr>
          <w:t>47</w:t>
        </w:r>
        <w:r>
          <w:rPr>
            <w:noProof/>
            <w:webHidden/>
          </w:rPr>
          <w:fldChar w:fldCharType="end"/>
        </w:r>
      </w:hyperlink>
    </w:p>
    <w:p w14:paraId="48FB344E" w14:textId="4AE1B435"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Pr="00964DAE">
          <w:rPr>
            <w:rStyle w:val="Hyperlink"/>
            <w:noProof/>
          </w:rPr>
          <w:t>Referências Bibliográficas</w:t>
        </w:r>
        <w:r>
          <w:rPr>
            <w:noProof/>
            <w:webHidden/>
          </w:rPr>
          <w:tab/>
        </w:r>
        <w:r>
          <w:rPr>
            <w:noProof/>
            <w:webHidden/>
          </w:rPr>
          <w:fldChar w:fldCharType="begin"/>
        </w:r>
        <w:r>
          <w:rPr>
            <w:noProof/>
            <w:webHidden/>
          </w:rPr>
          <w:instrText xml:space="preserve"> PAGEREF _Toc44538414 \h </w:instrText>
        </w:r>
        <w:r>
          <w:rPr>
            <w:noProof/>
            <w:webHidden/>
          </w:rPr>
        </w:r>
        <w:r>
          <w:rPr>
            <w:noProof/>
            <w:webHidden/>
          </w:rPr>
          <w:fldChar w:fldCharType="separate"/>
        </w:r>
        <w:r>
          <w:rPr>
            <w:noProof/>
            <w:webHidden/>
          </w:rPr>
          <w:t>48</w:t>
        </w:r>
        <w:r>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4A54BF">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42"/>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r w:rsidR="00AA7768">
        <w:t>A Figura 8 abaixo, apresenta o modelo de análise de recomendações dinâmica.</w:t>
      </w:r>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43"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3"/>
    </w:p>
    <w:p w14:paraId="24C10764" w14:textId="2C66BA1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r w:rsidR="00AA7768">
        <w:t>nas subseções a seguir</w:t>
      </w:r>
      <w:r w:rsidR="001C1637">
        <w:t>.</w:t>
      </w:r>
    </w:p>
    <w:p w14:paraId="755D63D7" w14:textId="5342343E" w:rsidR="002B6979" w:rsidRDefault="00DE09F4" w:rsidP="00CA31F6">
      <w:pPr>
        <w:pStyle w:val="Ttulo2"/>
      </w:pPr>
      <w:bookmarkStart w:id="45" w:name="_Toc44538400"/>
      <w:r>
        <w:t>Contexto</w:t>
      </w:r>
      <w:bookmarkEnd w:id="45"/>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5CCBB159"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r w:rsidR="00AA7768">
        <w:t xml:space="preserve"> </w:t>
      </w:r>
      <w:r w:rsidR="00AA7768">
        <w:t xml:space="preserve">É apresentado na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AA7768">
        <w:t xml:space="preserve"> abaixo</w:t>
      </w:r>
      <w:r w:rsidR="00AA7768">
        <w:t>, uma visão macro dos contextos que serão considerados nes</w:t>
      </w:r>
      <w:r w:rsidR="00AA7768">
        <w:t>t</w:t>
      </w:r>
      <w:r w:rsidR="00AA7768">
        <w: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46" w:name="_Ref42447869"/>
      <w:bookmarkStart w:id="47"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46"/>
      <w:r>
        <w:t xml:space="preserve"> Apresentação dos contextos utilizados no trabalho </w:t>
      </w:r>
      <w:r w:rsidRPr="00353DD1">
        <w:t>(próprio, 2020)</w:t>
      </w:r>
      <w:bookmarkEnd w:id="47"/>
    </w:p>
    <w:p w14:paraId="4C01A50F" w14:textId="55FEC274" w:rsidR="000E3BBD" w:rsidRPr="00642AD9" w:rsidRDefault="00675701" w:rsidP="00CA31F6">
      <w:r>
        <w:tab/>
        <w:t xml:space="preserve">Nas próximas </w:t>
      </w:r>
      <w:r w:rsidR="00AA7768">
        <w:t>sub</w:t>
      </w:r>
      <w:r>
        <w:t>se</w:t>
      </w:r>
      <w:r w:rsidR="00634D1C">
        <w:t xml:space="preserve">ções será </w:t>
      </w:r>
      <w:r w:rsidR="007B600C">
        <w:t xml:space="preserve">detalhado melhor cada item </w:t>
      </w:r>
      <w:r w:rsidR="008264A2">
        <w:t>da Figura 9</w:t>
      </w:r>
      <w:r w:rsidR="007B600C">
        <w:t>, além de, apresentar o processo desenvolvido para capturar cada contexto.</w:t>
      </w:r>
    </w:p>
    <w:p w14:paraId="2B059024" w14:textId="250FC77A" w:rsidR="008849DE" w:rsidRDefault="008849DE" w:rsidP="00CA31F6">
      <w:pPr>
        <w:pStyle w:val="Ttulo3"/>
      </w:pPr>
      <w:bookmarkStart w:id="48" w:name="_Toc44538401"/>
      <w:r w:rsidRPr="008849DE">
        <w:t>O que é o contexto comportamental?</w:t>
      </w:r>
      <w:bookmarkEnd w:id="48"/>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r w:rsidR="008264A2">
        <w:t>.</w:t>
      </w:r>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49" w:name="_Toc44538402"/>
      <w:r w:rsidRPr="008849DE">
        <w:t>O que é o contexto ambiente?</w:t>
      </w:r>
      <w:bookmarkEnd w:id="49"/>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r w:rsidR="008264A2">
        <w:t>.</w:t>
      </w:r>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p>
    <w:p w14:paraId="550D217F" w14:textId="4F74331A" w:rsidR="008849DE" w:rsidRDefault="008849DE" w:rsidP="00CA31F6">
      <w:pPr>
        <w:pStyle w:val="Ttulo3"/>
      </w:pPr>
      <w:bookmarkStart w:id="50" w:name="_Toc44538403"/>
      <w:r w:rsidRPr="008849DE">
        <w:t>Como será obtido os contextos?</w:t>
      </w:r>
      <w:bookmarkEnd w:id="50"/>
    </w:p>
    <w:p w14:paraId="3C0EDDD6" w14:textId="2976B11C"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r w:rsidR="008264A2">
        <w:t xml:space="preserve"> as quais são apresentadas</w:t>
      </w:r>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8264A2">
        <w:t xml:space="preserve"> abaixo</w:t>
      </w:r>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1" w:name="_Ref42447458"/>
      <w:bookmarkStart w:id="52"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2"/>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implicitamente, isso devido as limitações dos sensores e dados disponíveis na aplicação 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40B15E2" w:rsidR="00502915" w:rsidRDefault="00502915" w:rsidP="001C6C9A">
      <w:pPr>
        <w:pStyle w:val="PargrafodaLista"/>
        <w:numPr>
          <w:ilvl w:val="1"/>
          <w:numId w:val="8"/>
        </w:numPr>
      </w:pPr>
      <w:r>
        <w:t>ações</w:t>
      </w:r>
      <w:r w:rsidR="00A8362C">
        <w:t xml:space="preserve"> </w:t>
      </w:r>
      <w:r w:rsidR="00A74DCD">
        <w:t>em cima d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53"/>
      <w:commentRangeStart w:id="54"/>
      <w:r>
        <w:t>localização</w:t>
      </w:r>
      <w:commentRangeEnd w:id="53"/>
      <w:r w:rsidR="008264A2">
        <w:rPr>
          <w:rStyle w:val="Refdecomentrio"/>
        </w:rPr>
        <w:commentReference w:id="53"/>
      </w:r>
      <w:commentRangeEnd w:id="54"/>
      <w:r w:rsidR="001C6C9A">
        <w:rPr>
          <w:rStyle w:val="Refdecomentrio"/>
        </w:rPr>
        <w:commentReference w:id="5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55" w:name="_Ref42462937"/>
      <w:bookmarkStart w:id="56" w:name="_Toc44538404"/>
      <w:r>
        <w:t>O que são a</w:t>
      </w:r>
      <w:r w:rsidR="00512D8C">
        <w:t xml:space="preserve">s ações do </w:t>
      </w:r>
      <w:r w:rsidR="006B1587">
        <w:t>usuário</w:t>
      </w:r>
      <w:r>
        <w:t>?</w:t>
      </w:r>
      <w:bookmarkEnd w:id="55"/>
      <w:bookmarkEnd w:id="56"/>
    </w:p>
    <w:p w14:paraId="521BB652" w14:textId="73DD7BEA"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57"/>
      <w:commentRangeEnd w:id="57"/>
      <w:r w:rsidR="008264A2">
        <w:rPr>
          <w:rStyle w:val="Refdecomentrio"/>
        </w:rPr>
        <w:commentReference w:id="57"/>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8" w:name="_Toc44538405"/>
      <w:bookmarkStart w:id="59" w:name="_Ref44541781"/>
      <w:bookmarkStart w:id="60" w:name="_Ref44541789"/>
      <w:r>
        <w:t>Metodologia</w:t>
      </w:r>
      <w:r w:rsidR="00EE5AC3">
        <w:t xml:space="preserve"> do sistema</w:t>
      </w:r>
      <w:bookmarkEnd w:id="58"/>
      <w:bookmarkEnd w:id="59"/>
      <w:bookmarkEnd w:id="60"/>
    </w:p>
    <w:p w14:paraId="303F21D0" w14:textId="0DBE7F40" w:rsidR="006C7738" w:rsidRPr="006C7738" w:rsidRDefault="006C7738" w:rsidP="00CA31F6">
      <w:r>
        <w:tab/>
      </w:r>
      <w:r w:rsidR="00F7313E">
        <w:t xml:space="preserve">Para validar o modelo de sistema de recomendação, será desenvolvido uma </w:t>
      </w:r>
      <w:commentRangeStart w:id="61"/>
      <w:commentRangeStart w:id="62"/>
      <w:r w:rsidR="00F7313E">
        <w:t>aplicação</w:t>
      </w:r>
      <w:commentRangeEnd w:id="61"/>
      <w:r w:rsidR="008264A2">
        <w:rPr>
          <w:rStyle w:val="Refdecomentrio"/>
        </w:rPr>
        <w:commentReference w:id="61"/>
      </w:r>
      <w:commentRangeEnd w:id="62"/>
      <w:r w:rsidR="001C6C9A">
        <w:rPr>
          <w:rStyle w:val="Refdecomentrio"/>
        </w:rPr>
        <w:commentReference w:id="62"/>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15D62">
        <w:t xml:space="preserve"> abaixo</w:t>
      </w:r>
      <w:r w:rsidR="00256BF0">
        <w:t>.</w:t>
      </w:r>
    </w:p>
    <w:p w14:paraId="66240C09" w14:textId="77777777" w:rsidR="007649CF" w:rsidRDefault="0051111E" w:rsidP="00CA31F6">
      <w:commentRangeStart w:id="63"/>
      <w:commentRangeStart w:id="6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63"/>
      <w:r w:rsidR="00215D62">
        <w:rPr>
          <w:rStyle w:val="Refdecomentrio"/>
        </w:rPr>
        <w:commentReference w:id="63"/>
      </w:r>
      <w:commentRangeEnd w:id="64"/>
      <w:r w:rsidR="005B39DC">
        <w:rPr>
          <w:rStyle w:val="Refdecomentrio"/>
        </w:rPr>
        <w:commentReference w:id="64"/>
      </w:r>
    </w:p>
    <w:p w14:paraId="232A08C4" w14:textId="7D68A473" w:rsidR="002638C0" w:rsidRDefault="007649CF" w:rsidP="00CA31F6">
      <w:pPr>
        <w:pStyle w:val="Legenda"/>
      </w:pPr>
      <w:bookmarkStart w:id="65" w:name="_Ref42452795"/>
      <w:bookmarkStart w:id="6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5"/>
      <w:r>
        <w:t xml:space="preserve"> Etapas do desenvolvimento</w:t>
      </w:r>
      <w:r>
        <w:rPr>
          <w:noProof/>
        </w:rPr>
        <w:t xml:space="preserve"> do sistema de recomendação musical</w:t>
      </w:r>
      <w:r>
        <w:t xml:space="preserve"> </w:t>
      </w:r>
      <w:bookmarkStart w:id="67" w:name="_Hlk42442745"/>
      <w:r w:rsidRPr="00353DD1">
        <w:t>(próprio, 2020)</w:t>
      </w:r>
      <w:bookmarkEnd w:id="66"/>
      <w:bookmarkEnd w:id="67"/>
    </w:p>
    <w:p w14:paraId="24FD8A78" w14:textId="1774DECF" w:rsidR="00D902DF" w:rsidRDefault="00D902DF" w:rsidP="00CA31F6">
      <w:r>
        <w:tab/>
        <w:t xml:space="preserve">As perguntas </w:t>
      </w:r>
      <w:r w:rsidR="00215D62">
        <w:t xml:space="preserve">aplicadas </w:t>
      </w:r>
      <w:r>
        <w:t xml:space="preserve">no questionário, serão voltadas a </w:t>
      </w:r>
      <w:r w:rsidR="00C74645">
        <w:t>conhecer</w:t>
      </w:r>
      <w:r>
        <w:t xml:space="preserve"> melhor os usuários que utilizarão </w:t>
      </w:r>
      <w:r w:rsidR="00215D62">
        <w:t>a aplicação</w:t>
      </w:r>
      <w:r>
        <w:t xml:space="preserve">, sendo assim, </w:t>
      </w:r>
      <w:r w:rsidR="005C6E53">
        <w:t>ser</w:t>
      </w:r>
      <w:r w:rsidR="00215D62">
        <w:t xml:space="preserve">ão utilizadas </w:t>
      </w:r>
      <w:r w:rsidR="005C6E53">
        <w:t xml:space="preserve">perguntas que </w:t>
      </w:r>
      <w:r w:rsidR="00215D62">
        <w:t xml:space="preserve">permita entender </w:t>
      </w:r>
      <w:r w:rsidR="005C6E53">
        <w:t>suas</w:t>
      </w:r>
      <w:r>
        <w:t xml:space="preserve"> preferencias, atividades, </w:t>
      </w:r>
      <w:r w:rsidR="00215D62">
        <w:t>d</w:t>
      </w:r>
      <w:r w:rsidR="006F4861">
        <w:t>entre outr</w:t>
      </w:r>
      <w:r w:rsidR="00215D62">
        <w:t>o</w:t>
      </w:r>
      <w:r w:rsidR="006F4861">
        <w:t>s</w:t>
      </w:r>
      <w:r w:rsidR="00215D62">
        <w:t xml:space="preserve"> fatores</w:t>
      </w:r>
      <w:r w:rsidR="005C6E53">
        <w:t>.</w:t>
      </w:r>
      <w:r w:rsidR="006F4861">
        <w:t xml:space="preserve"> Essas perguntas são:</w:t>
      </w:r>
    </w:p>
    <w:p w14:paraId="2B40B900" w14:textId="52E8B114" w:rsidR="00D553A0" w:rsidRDefault="008B2125" w:rsidP="005B39DC">
      <w:pPr>
        <w:pStyle w:val="Listas1"/>
        <w:numPr>
          <w:ilvl w:val="0"/>
          <w:numId w:val="11"/>
        </w:numPr>
      </w:pPr>
      <w:r w:rsidRPr="008B2125">
        <w:t>Qual o aplicativo / reprodutor de música você utiliza atualmente?</w:t>
      </w:r>
    </w:p>
    <w:p w14:paraId="72393C76" w14:textId="5950B285" w:rsidR="00865A71" w:rsidRPr="00CA31F6" w:rsidRDefault="00865A71" w:rsidP="005B39DC">
      <w:pPr>
        <w:pStyle w:val="PargrafodaLista"/>
        <w:numPr>
          <w:ilvl w:val="1"/>
          <w:numId w:val="11"/>
        </w:numPr>
      </w:pPr>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4D1FB29C" w:rsidR="00865A71" w:rsidRDefault="00865A71" w:rsidP="005B39DC">
      <w:pPr>
        <w:pStyle w:val="PargrafodaLista"/>
        <w:numPr>
          <w:ilvl w:val="1"/>
          <w:numId w:val="11"/>
        </w:numPr>
      </w:pPr>
      <w:r w:rsidRPr="00CA31F6">
        <w:t>Google Play Music</w:t>
      </w:r>
    </w:p>
    <w:p w14:paraId="5413E123" w14:textId="4A61C765" w:rsidR="00025FCC" w:rsidRPr="00CA31F6" w:rsidRDefault="00025FCC" w:rsidP="005B39DC">
      <w:pPr>
        <w:pStyle w:val="PargrafodaLista"/>
        <w:numPr>
          <w:ilvl w:val="1"/>
          <w:numId w:val="11"/>
        </w:numPr>
      </w:pPr>
      <w:r>
        <w:t>Rádio</w:t>
      </w:r>
    </w:p>
    <w:p w14:paraId="5B837858" w14:textId="56825074" w:rsidR="00865A71" w:rsidRDefault="00865A71" w:rsidP="005B39DC">
      <w:pPr>
        <w:pStyle w:val="PargrafodaLista"/>
        <w:numPr>
          <w:ilvl w:val="1"/>
          <w:numId w:val="11"/>
        </w:numPr>
      </w:pPr>
      <w:r>
        <w:t>Outro</w:t>
      </w:r>
      <w:r w:rsidR="00EC3568">
        <w:t>, qual?</w:t>
      </w:r>
    </w:p>
    <w:p w14:paraId="62B2E726" w14:textId="1C8647FD" w:rsidR="00607C38" w:rsidRDefault="007B2569" w:rsidP="005B39DC">
      <w:pPr>
        <w:pStyle w:val="Listas1"/>
        <w:numPr>
          <w:ilvl w:val="0"/>
          <w:numId w:val="11"/>
        </w:numPr>
      </w:pPr>
      <w:r w:rsidRPr="007B2569">
        <w:t>Você acha que as recomendações musicais realizadas via software poderiam ser melhoradas?</w:t>
      </w:r>
      <w:r w:rsidR="00607C38" w:rsidRPr="00607C38">
        <w:t xml:space="preserve"> </w:t>
      </w:r>
    </w:p>
    <w:p w14:paraId="02976301" w14:textId="5D9830DB" w:rsidR="007F25A7" w:rsidRDefault="0030320C" w:rsidP="005B39DC">
      <w:pPr>
        <w:pStyle w:val="Listas1"/>
        <w:numPr>
          <w:ilvl w:val="0"/>
          <w:numId w:val="11"/>
        </w:numPr>
      </w:pPr>
      <w:r w:rsidRPr="0030320C">
        <w:t>Você acredita que o contexto poderia melhorar essas recomendações?</w:t>
      </w:r>
    </w:p>
    <w:p w14:paraId="71DDBB60" w14:textId="2AF971AF" w:rsidR="00C4086D" w:rsidRDefault="00EC05A2" w:rsidP="005B39DC">
      <w:pPr>
        <w:pStyle w:val="Listas1"/>
        <w:numPr>
          <w:ilvl w:val="0"/>
          <w:numId w:val="11"/>
        </w:numPr>
      </w:pPr>
      <w:r w:rsidRPr="00EC05A2">
        <w:t>Em quais atividades você costuma ouvir música?</w:t>
      </w:r>
    </w:p>
    <w:p w14:paraId="1C13F317" w14:textId="77777777" w:rsidR="00B62674" w:rsidRDefault="00B62674" w:rsidP="005B39DC">
      <w:pPr>
        <w:pStyle w:val="PargrafodaLista"/>
        <w:numPr>
          <w:ilvl w:val="1"/>
          <w:numId w:val="11"/>
        </w:numPr>
      </w:pPr>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t>Comendo</w:t>
      </w:r>
    </w:p>
    <w:p w14:paraId="479E5989" w14:textId="77777777" w:rsidR="00B62674" w:rsidRDefault="00B62674" w:rsidP="005B39DC">
      <w:pPr>
        <w:pStyle w:val="PargrafodaLista"/>
        <w:numPr>
          <w:ilvl w:val="1"/>
          <w:numId w:val="11"/>
        </w:numPr>
      </w:pPr>
      <w:r>
        <w:lastRenderedPageBreak/>
        <w:t>Correndo</w:t>
      </w:r>
    </w:p>
    <w:p w14:paraId="20DDBE1B" w14:textId="77777777" w:rsidR="00B62674" w:rsidRDefault="00B62674" w:rsidP="005B39DC">
      <w:pPr>
        <w:pStyle w:val="PargrafodaLista"/>
        <w:numPr>
          <w:ilvl w:val="1"/>
          <w:numId w:val="11"/>
        </w:numPr>
      </w:pPr>
      <w:r>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p>
    <w:p w14:paraId="5E8B4BA4" w14:textId="6A8709DC" w:rsidR="00A52D16" w:rsidRDefault="00123FAD" w:rsidP="005B39DC">
      <w:pPr>
        <w:pStyle w:val="Listas1"/>
        <w:numPr>
          <w:ilvl w:val="0"/>
          <w:numId w:val="11"/>
        </w:numPr>
      </w:pPr>
      <w:r w:rsidRPr="00123FAD">
        <w:t>Em quais lugares você costuma ouvir músicas?</w:t>
      </w:r>
    </w:p>
    <w:p w14:paraId="2DAB1D96" w14:textId="77777777" w:rsidR="009C4DAA" w:rsidRDefault="009C4DAA" w:rsidP="005B39DC">
      <w:pPr>
        <w:pStyle w:val="PargrafodaLista"/>
        <w:numPr>
          <w:ilvl w:val="1"/>
          <w:numId w:val="11"/>
        </w:numPr>
      </w:pPr>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p>
    <w:p w14:paraId="6F0B281E" w14:textId="4AB0BF1B" w:rsidR="0043213B" w:rsidRDefault="001173DF" w:rsidP="005B39DC">
      <w:pPr>
        <w:pStyle w:val="Listas1"/>
        <w:numPr>
          <w:ilvl w:val="0"/>
          <w:numId w:val="11"/>
        </w:numPr>
      </w:pPr>
      <w:r w:rsidRPr="001173DF">
        <w:t>Você costuma ouvir música quando está:</w:t>
      </w:r>
    </w:p>
    <w:p w14:paraId="4EBD323E" w14:textId="77777777" w:rsidR="004D6F1A" w:rsidRDefault="004D6F1A" w:rsidP="005B39DC">
      <w:pPr>
        <w:pStyle w:val="PargrafodaLista"/>
        <w:numPr>
          <w:ilvl w:val="1"/>
          <w:numId w:val="11"/>
        </w:numPr>
      </w:pPr>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t>Assustado</w:t>
      </w:r>
    </w:p>
    <w:p w14:paraId="5E177018" w14:textId="77777777" w:rsidR="004D6F1A" w:rsidRDefault="004D6F1A" w:rsidP="005B39DC">
      <w:pPr>
        <w:pStyle w:val="PargrafodaLista"/>
        <w:numPr>
          <w:ilvl w:val="1"/>
          <w:numId w:val="11"/>
        </w:numPr>
      </w:pPr>
      <w:r>
        <w:lastRenderedPageBreak/>
        <w:t>Constrangido</w:t>
      </w:r>
    </w:p>
    <w:p w14:paraId="44343A63" w14:textId="77777777" w:rsidR="004D6F1A" w:rsidRDefault="004D6F1A" w:rsidP="005B39DC">
      <w:pPr>
        <w:pStyle w:val="PargrafodaLista"/>
        <w:numPr>
          <w:ilvl w:val="1"/>
          <w:numId w:val="11"/>
        </w:numPr>
      </w:pPr>
      <w:r>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p>
    <w:p w14:paraId="20C822CF" w14:textId="54726E70" w:rsidR="00451AE1" w:rsidRDefault="00F540F7" w:rsidP="005B39DC">
      <w:pPr>
        <w:pStyle w:val="Listas1"/>
        <w:numPr>
          <w:ilvl w:val="0"/>
          <w:numId w:val="11"/>
        </w:numPr>
      </w:pPr>
      <w:r w:rsidRPr="00F540F7">
        <w:t>O que costuma te influenciar na escolha da música?</w:t>
      </w:r>
    </w:p>
    <w:p w14:paraId="145A3802" w14:textId="77777777" w:rsidR="00CF7826" w:rsidRDefault="00CF7826" w:rsidP="005B39DC">
      <w:pPr>
        <w:pStyle w:val="PargrafodaLista"/>
        <w:numPr>
          <w:ilvl w:val="1"/>
          <w:numId w:val="12"/>
        </w:numPr>
      </w:pPr>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p>
    <w:p w14:paraId="36D7F7E0" w14:textId="60DBBE08" w:rsidR="0034576E" w:rsidRDefault="00884145" w:rsidP="005B39DC">
      <w:pPr>
        <w:pStyle w:val="Listas1"/>
        <w:numPr>
          <w:ilvl w:val="0"/>
          <w:numId w:val="11"/>
        </w:numPr>
      </w:pPr>
      <w:r w:rsidRPr="00884145">
        <w:t>O que você faz quando gosta ou não de uma música?</w:t>
      </w:r>
    </w:p>
    <w:p w14:paraId="25111B66" w14:textId="77777777" w:rsidR="00D7671F" w:rsidRDefault="00D7671F" w:rsidP="005B39DC">
      <w:pPr>
        <w:pStyle w:val="PargrafodaLista"/>
        <w:numPr>
          <w:ilvl w:val="1"/>
          <w:numId w:val="13"/>
        </w:numPr>
      </w:pPr>
      <w:r>
        <w:t>Abrir / Fechar o app</w:t>
      </w:r>
    </w:p>
    <w:p w14:paraId="1C54CCCF" w14:textId="77777777" w:rsidR="00D7671F" w:rsidRDefault="00D7671F" w:rsidP="005B39DC">
      <w:pPr>
        <w:pStyle w:val="PargrafodaLista"/>
        <w:numPr>
          <w:ilvl w:val="1"/>
          <w:numId w:val="13"/>
        </w:numPr>
      </w:pPr>
      <w:r>
        <w:t>Aumentar / Abaixar volume</w:t>
      </w:r>
    </w:p>
    <w:p w14:paraId="7C41CFE0" w14:textId="77777777" w:rsidR="00D7671F" w:rsidRDefault="00D7671F" w:rsidP="005B39DC">
      <w:pPr>
        <w:pStyle w:val="PargrafodaLista"/>
        <w:numPr>
          <w:ilvl w:val="1"/>
          <w:numId w:val="13"/>
        </w:numPr>
      </w:pPr>
      <w:r>
        <w:lastRenderedPageBreak/>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p>
    <w:p w14:paraId="702C62F8" w14:textId="4798C590" w:rsidR="00C4086D" w:rsidRDefault="00847314" w:rsidP="005B39DC">
      <w:pPr>
        <w:pStyle w:val="Listas1"/>
        <w:numPr>
          <w:ilvl w:val="0"/>
          <w:numId w:val="11"/>
        </w:numPr>
      </w:pPr>
      <w:r w:rsidRPr="00847314">
        <w:t>As músicas que você escuta sozinho são diferentes das que escuta com os amigos?</w:t>
      </w:r>
    </w:p>
    <w:p w14:paraId="6F619241" w14:textId="0372E357" w:rsidR="005C22AE" w:rsidRDefault="00847314" w:rsidP="005B39DC">
      <w:pPr>
        <w:pStyle w:val="Listas1"/>
        <w:numPr>
          <w:ilvl w:val="0"/>
          <w:numId w:val="11"/>
        </w:numPr>
      </w:pPr>
      <w:r w:rsidRPr="00847314">
        <w:t>Quanto tempo por semana você escuta música?</w:t>
      </w:r>
    </w:p>
    <w:p w14:paraId="66EBBFB0" w14:textId="77777777" w:rsidR="0017712E" w:rsidRDefault="0017712E" w:rsidP="005B39DC">
      <w:pPr>
        <w:pStyle w:val="PargrafodaLista"/>
        <w:numPr>
          <w:ilvl w:val="1"/>
          <w:numId w:val="11"/>
        </w:numPr>
      </w:pPr>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p>
    <w:p w14:paraId="40EEC4E7" w14:textId="4C3CC14A" w:rsidR="006F4861" w:rsidRDefault="00256BF8" w:rsidP="005B39DC">
      <w:pPr>
        <w:pStyle w:val="Listas1"/>
        <w:numPr>
          <w:ilvl w:val="0"/>
          <w:numId w:val="11"/>
        </w:numPr>
      </w:pPr>
      <w:r w:rsidRPr="00256BF8">
        <w:t>Quais são os gêneros musicais que gosta de escutar?</w:t>
      </w:r>
    </w:p>
    <w:p w14:paraId="158D6539" w14:textId="77777777" w:rsidR="006C06CE" w:rsidRDefault="006C06CE" w:rsidP="005B39DC">
      <w:pPr>
        <w:pStyle w:val="PargrafodaLista"/>
        <w:numPr>
          <w:ilvl w:val="1"/>
          <w:numId w:val="11"/>
        </w:numPr>
      </w:pPr>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t>Soundtrack</w:t>
      </w:r>
    </w:p>
    <w:p w14:paraId="38ECDE4B" w14:textId="43962BD3" w:rsidR="006C06CE" w:rsidRDefault="006C06CE" w:rsidP="005B39DC">
      <w:pPr>
        <w:pStyle w:val="PargrafodaLista"/>
        <w:numPr>
          <w:ilvl w:val="1"/>
          <w:numId w:val="11"/>
        </w:numPr>
      </w:pPr>
      <w:r>
        <w:lastRenderedPageBreak/>
        <w:t>Vocal</w:t>
      </w:r>
    </w:p>
    <w:p w14:paraId="3896CE35" w14:textId="7D420C06" w:rsidR="002F1CFC" w:rsidRDefault="00C667A1" w:rsidP="005B39DC">
      <w:pPr>
        <w:pStyle w:val="Listas1"/>
        <w:numPr>
          <w:ilvl w:val="0"/>
          <w:numId w:val="11"/>
        </w:numPr>
      </w:pPr>
      <w:r w:rsidRPr="00C667A1">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5AA9D458" w:rsidR="00FB4B41" w:rsidRPr="00D902DF" w:rsidRDefault="00FB4B41" w:rsidP="005B39DC">
      <w:pPr>
        <w:pStyle w:val="Listas1"/>
        <w:numPr>
          <w:ilvl w:val="0"/>
          <w:numId w:val="11"/>
        </w:numPr>
      </w:pPr>
      <w:r>
        <w:t>Dicas e sugestões?</w:t>
      </w:r>
    </w:p>
    <w:p w14:paraId="545B819D" w14:textId="29901BAF" w:rsidR="002638C0" w:rsidRDefault="002638C0" w:rsidP="00CA31F6">
      <w:pPr>
        <w:pStyle w:val="Ttulo3"/>
      </w:pPr>
      <w:bookmarkStart w:id="68" w:name="_Toc44538406"/>
      <w:r>
        <w:t>Como o trabalho vai capturar as ações do usuário</w:t>
      </w:r>
      <w:r w:rsidR="00100C1D">
        <w:t xml:space="preserve"> e </w:t>
      </w:r>
      <w:r w:rsidR="004B0788">
        <w:t>enviá-las</w:t>
      </w:r>
      <w:r w:rsidR="00100C1D">
        <w:t xml:space="preserve"> ao sistema</w:t>
      </w:r>
      <w:r>
        <w:t>?</w:t>
      </w:r>
      <w:bookmarkEnd w:id="68"/>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r w:rsidR="00415500">
        <w:t xml:space="preserve">abaixo </w:t>
      </w:r>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69"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69"/>
    </w:p>
    <w:p w14:paraId="2C9FBCF1" w14:textId="0DFBE9AF" w:rsidR="009A3C77" w:rsidRPr="009A3C77" w:rsidRDefault="009A3C77" w:rsidP="00CA31F6">
      <w:r>
        <w:tab/>
      </w:r>
      <w:commentRangeStart w:id="70"/>
      <w:commentRangeStart w:id="71"/>
      <w:r>
        <w:t xml:space="preserve">As ações utilizadas serão as apresentadas na seção </w:t>
      </w:r>
      <w:r>
        <w:fldChar w:fldCharType="begin"/>
      </w:r>
      <w:r>
        <w:instrText xml:space="preserve"> REF _Ref42462937 \r \h </w:instrText>
      </w:r>
      <w:r>
        <w:fldChar w:fldCharType="separate"/>
      </w:r>
      <w:r>
        <w:t>3.1.4</w:t>
      </w:r>
      <w:r>
        <w:fldChar w:fldCharType="end"/>
      </w:r>
      <w:commentRangeEnd w:id="70"/>
      <w:r w:rsidR="00415500">
        <w:rPr>
          <w:rStyle w:val="Refdecomentrio"/>
        </w:rPr>
        <w:commentReference w:id="70"/>
      </w:r>
      <w:commentRangeEnd w:id="71"/>
      <w:r w:rsidR="004237FA">
        <w:rPr>
          <w:rStyle w:val="Refdecomentrio"/>
        </w:rPr>
        <w:commentReference w:id="71"/>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2" w:name="_Toc44538407"/>
      <w:r>
        <w:t xml:space="preserve">Como o trabalho vai validar se </w:t>
      </w:r>
      <w:r w:rsidR="006D3A8F">
        <w:t>as ações do usuário condizem</w:t>
      </w:r>
      <w:r>
        <w:t xml:space="preserve"> com o contexto?</w:t>
      </w:r>
      <w:bookmarkEnd w:id="72"/>
    </w:p>
    <w:p w14:paraId="0734C83E" w14:textId="640DF0F0"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r w:rsidR="00637DCC">
        <w:t>.</w:t>
      </w:r>
      <w:r w:rsidR="003C410D">
        <w:t xml:space="preserve"> </w:t>
      </w:r>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w:t>
      </w:r>
      <w:r w:rsidR="00637DCC">
        <w:t xml:space="preserve">abaixo </w:t>
      </w:r>
      <w:r w:rsidR="00637DCC">
        <w:t xml:space="preserve">apresenta o processo do sistema desde o momento que irá receber as ações e o contexto atual do usuário, </w:t>
      </w:r>
      <w:r w:rsidR="00637DCC">
        <w:lastRenderedPageBreak/>
        <w:t>até sua última etapa que é retornar ao app com a informação se as ações do usuário estão indicando para o sistema que sua interpretação do contexto está correta ou não.</w:t>
      </w:r>
    </w:p>
    <w:p w14:paraId="2A3399FD" w14:textId="77777777" w:rsidR="00B24DA9" w:rsidRDefault="00BE4034" w:rsidP="00CA31F6">
      <w:commentRangeStart w:id="73"/>
      <w:commentRangeStart w:id="74"/>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3"/>
      <w:r w:rsidR="00637DCC">
        <w:rPr>
          <w:rStyle w:val="Refdecomentrio"/>
        </w:rPr>
        <w:commentReference w:id="73"/>
      </w:r>
      <w:commentRangeEnd w:id="74"/>
      <w:r w:rsidR="00FC096C">
        <w:rPr>
          <w:rStyle w:val="Refdecomentrio"/>
        </w:rPr>
        <w:commentReference w:id="74"/>
      </w:r>
    </w:p>
    <w:p w14:paraId="23D3FFFD" w14:textId="02E0144E" w:rsidR="004430B1" w:rsidRDefault="00B24DA9" w:rsidP="00CA31F6">
      <w:pPr>
        <w:pStyle w:val="Legenda"/>
      </w:pPr>
      <w:bookmarkStart w:id="75" w:name="_Ref42460243"/>
      <w:bookmarkStart w:id="76"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5"/>
      <w:r>
        <w:t xml:space="preserve"> Fluxo feito para avaliar se as a</w:t>
      </w:r>
      <w:r w:rsidRPr="00E95F00">
        <w:t>ções condizem com o contexto</w:t>
      </w:r>
      <w:r w:rsidR="000E0E6F">
        <w:t xml:space="preserve"> </w:t>
      </w:r>
      <w:r w:rsidR="000E0E6F" w:rsidRPr="00353DD1">
        <w:t>(próprio, 2020)</w:t>
      </w:r>
      <w:bookmarkEnd w:id="76"/>
    </w:p>
    <w:p w14:paraId="1BA9458F" w14:textId="68665C2B" w:rsidR="00773A04" w:rsidRPr="00773A04" w:rsidRDefault="00773A04" w:rsidP="00CA31F6">
      <w:r>
        <w:tab/>
      </w:r>
    </w:p>
    <w:p w14:paraId="690211CB" w14:textId="727BEE15" w:rsidR="002638C0" w:rsidRDefault="00542BF8" w:rsidP="00CA31F6">
      <w:pPr>
        <w:pStyle w:val="Ttulo3"/>
      </w:pPr>
      <w:bookmarkStart w:id="77" w:name="_Toc44538408"/>
      <w:r>
        <w:t>C</w:t>
      </w:r>
      <w:r w:rsidR="002638C0">
        <w:t>omo o trabalho vai relacionar as músicas que o usuário gosta aos contextos?</w:t>
      </w:r>
      <w:bookmarkEnd w:id="77"/>
    </w:p>
    <w:p w14:paraId="3E21BD21" w14:textId="3247A735" w:rsidR="00542BF8" w:rsidRDefault="00542BF8" w:rsidP="00CA31F6">
      <w:r>
        <w:tab/>
      </w:r>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a mesma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p>
    <w:p w14:paraId="0F71798F" w14:textId="5BE68C8B" w:rsidR="002638C0" w:rsidRDefault="00542BF8" w:rsidP="00CA31F6">
      <w:pPr>
        <w:pStyle w:val="Ttulo3"/>
      </w:pPr>
      <w:bookmarkStart w:id="78" w:name="_Toc44538409"/>
      <w:r>
        <w:t>C</w:t>
      </w:r>
      <w:r w:rsidR="002638C0">
        <w:t>omo o trabalho vai classificar o contexto para apresentar para usuário?</w:t>
      </w:r>
      <w:bookmarkEnd w:id="78"/>
    </w:p>
    <w:p w14:paraId="0DF44838" w14:textId="3A94297C"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79" w:name="_Toc44538410"/>
      <w:r>
        <w:t>C</w:t>
      </w:r>
      <w:r w:rsidR="002638C0">
        <w:t xml:space="preserve">omo o trabalho vai recomendar novas </w:t>
      </w:r>
      <w:r>
        <w:t>músicas</w:t>
      </w:r>
      <w:r w:rsidR="002638C0">
        <w:t xml:space="preserve"> a partir da relação de contexto x </w:t>
      </w:r>
      <w:r>
        <w:t>música</w:t>
      </w:r>
      <w:r w:rsidR="002638C0">
        <w:t>?</w:t>
      </w:r>
      <w:bookmarkEnd w:id="79"/>
    </w:p>
    <w:p w14:paraId="07E95BC5" w14:textId="05D64F50"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Forest</w:t>
      </w:r>
      <w:r w:rsidR="0083236B" w:rsidRPr="007C720D">
        <w:t xml:space="preserve">, </w:t>
      </w:r>
      <w:r w:rsidR="00637DCC" w:rsidRPr="007C720D">
        <w:t>etc.</w:t>
      </w:r>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proofErr w:type="spellEnd"/>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baixo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80"/>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80"/>
      <w:r w:rsidR="00637DCC">
        <w:rPr>
          <w:rStyle w:val="Refdecomentrio"/>
        </w:rPr>
        <w:commentReference w:id="80"/>
      </w:r>
    </w:p>
    <w:p w14:paraId="1C038957" w14:textId="71F7E5CA" w:rsidR="006A09D0" w:rsidRDefault="005C2958" w:rsidP="00CA31F6">
      <w:pPr>
        <w:pStyle w:val="Legenda"/>
      </w:pPr>
      <w:bookmarkStart w:id="81" w:name="_Ref42465942"/>
      <w:bookmarkStart w:id="82" w:name="_Ref42465918"/>
      <w:bookmarkStart w:id="83"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1"/>
      <w:r>
        <w:t xml:space="preserve"> Etapas do processo para realizar a recomendação musical</w:t>
      </w:r>
      <w:bookmarkEnd w:id="82"/>
      <w:bookmarkEnd w:id="83"/>
    </w:p>
    <w:p w14:paraId="098F5958" w14:textId="11C5B91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4" w:name="_Toc44538411"/>
      <w:r w:rsidRPr="00C93218">
        <w:t xml:space="preserve">Como o trabalho vai </w:t>
      </w:r>
      <w:r>
        <w:t>avaliar as recomendações feitas</w:t>
      </w:r>
      <w:r w:rsidRPr="00C93218">
        <w:t>?</w:t>
      </w:r>
      <w:bookmarkEnd w:id="84"/>
    </w:p>
    <w:p w14:paraId="2D3D24BC" w14:textId="695977CC"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5" w:name="_Toc44538412"/>
      <w:r>
        <w:t>roteiro</w:t>
      </w:r>
      <w:bookmarkEnd w:id="8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6"/>
      <w:r w:rsidR="00F97970">
        <w:t xml:space="preserve"> </w:t>
      </w:r>
      <w:commentRangeEnd w:id="86"/>
      <w:r w:rsidR="00F97970">
        <w:rPr>
          <w:rStyle w:val="Refdecomentrio"/>
        </w:rPr>
        <w:commentReference w:id="8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7" w:name="_Toc44538413"/>
      <w:r w:rsidRPr="006C1E7D">
        <w:lastRenderedPageBreak/>
        <w:t>CONCLUSÃO</w:t>
      </w:r>
      <w:bookmarkEnd w:id="87"/>
    </w:p>
    <w:p w14:paraId="45DBB776" w14:textId="3B3C5307" w:rsidR="008F2AE9" w:rsidRDefault="00DF3A09" w:rsidP="00CA31F6">
      <w:r>
        <w:tab/>
      </w:r>
      <w:commentRangeStart w:id="88"/>
      <w:commentRangeStart w:id="8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88"/>
      <w:r w:rsidR="009518DB">
        <w:rPr>
          <w:rStyle w:val="Refdecomentrio"/>
        </w:rPr>
        <w:commentReference w:id="88"/>
      </w:r>
      <w:commentRangeEnd w:id="89"/>
      <w:r w:rsidR="00462A36">
        <w:rPr>
          <w:rStyle w:val="Refdecomentrio"/>
        </w:rPr>
        <w:commentReference w:id="8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0" w:name="_Toc44538414"/>
      <w:commentRangeStart w:id="91"/>
      <w:commentRangeStart w:id="92"/>
      <w:r w:rsidRPr="00310EA6">
        <w:lastRenderedPageBreak/>
        <w:t>Referências Bibliográficas</w:t>
      </w:r>
      <w:commentRangeEnd w:id="91"/>
      <w:r w:rsidR="009518DB">
        <w:rPr>
          <w:rStyle w:val="Refdecomentrio"/>
          <w:b w:val="0"/>
          <w:caps w:val="0"/>
          <w:snapToGrid/>
          <w:spacing w:val="0"/>
          <w:kern w:val="0"/>
        </w:rPr>
        <w:commentReference w:id="91"/>
      </w:r>
      <w:bookmarkEnd w:id="90"/>
      <w:commentRangeEnd w:id="92"/>
      <w:r w:rsidR="005A74E7">
        <w:rPr>
          <w:rStyle w:val="Refdecomentrio"/>
          <w:b w:val="0"/>
          <w:caps w:val="0"/>
          <w:snapToGrid/>
          <w:spacing w:val="0"/>
          <w:kern w:val="0"/>
        </w:rPr>
        <w:commentReference w:id="92"/>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50196A" w:rsidRDefault="0050196A">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4A54BF" w:rsidRDefault="004A54BF">
      <w:pPr>
        <w:pStyle w:val="Textodecomentrio"/>
      </w:pPr>
      <w:r>
        <w:rPr>
          <w:rStyle w:val="Refdecomentrio"/>
        </w:rPr>
        <w:annotationRef/>
      </w:r>
      <w:r>
        <w:t>Não, resolvi :)</w:t>
      </w:r>
    </w:p>
  </w:comment>
  <w:comment w:id="53"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54" w:author="Érico Souza Loewe" w:date="2020-07-02T00:04:00Z" w:initials="ÉSL">
    <w:p w14:paraId="4F2B8452" w14:textId="371ACD1D" w:rsidR="001C6C9A" w:rsidRDefault="001C6C9A">
      <w:pPr>
        <w:pStyle w:val="Textodecomentrio"/>
      </w:pPr>
      <w:r>
        <w:rPr>
          <w:rStyle w:val="Refdecomentrio"/>
        </w:rPr>
        <w:annotationRef/>
      </w:r>
      <w:r>
        <w:t xml:space="preserve">Sim, </w:t>
      </w:r>
      <w:proofErr w:type="spellStart"/>
      <w:r>
        <w:t>sera</w:t>
      </w:r>
      <w:proofErr w:type="spellEnd"/>
      <w:r>
        <w:t xml:space="preserve"> obtido das duas maneiras</w:t>
      </w:r>
    </w:p>
  </w:comment>
  <w:comment w:id="57"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61"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62" w:author="Érico Souza Loewe" w:date="2020-07-02T00:12:00Z" w:initials="ÉSL">
    <w:p w14:paraId="44B9C80F" w14:textId="7EE8DC98" w:rsidR="001C6C9A" w:rsidRDefault="001C6C9A">
      <w:pPr>
        <w:pStyle w:val="Textodecomentrio"/>
      </w:pPr>
      <w:r>
        <w:rPr>
          <w:rStyle w:val="Refdecomentrio"/>
        </w:rPr>
        <w:annotationRef/>
      </w:r>
      <w:r>
        <w:t xml:space="preserve">Será um </w:t>
      </w:r>
      <w:proofErr w:type="spellStart"/>
      <w:r>
        <w:t>webapp</w:t>
      </w:r>
      <w:proofErr w:type="spellEnd"/>
    </w:p>
  </w:comment>
  <w:comment w:id="63"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64" w:author="Érico Souza Loewe" w:date="2020-07-02T00:14:00Z" w:initials="ÉSL">
    <w:p w14:paraId="6D6E7F99" w14:textId="0C8C193E" w:rsidR="005B39DC" w:rsidRDefault="005B39DC">
      <w:pPr>
        <w:pStyle w:val="Textodecomentrio"/>
      </w:pPr>
      <w:r>
        <w:rPr>
          <w:rStyle w:val="Refdecomentrio"/>
        </w:rPr>
        <w:annotationRef/>
      </w:r>
      <w:r>
        <w:t>Ficou mesmo, mas não tem como aumentar</w:t>
      </w:r>
    </w:p>
  </w:comment>
  <w:comment w:id="70"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71" w:author="Érico Souza Loewe" w:date="2020-07-02T00:17:00Z" w:initials="ÉSL">
    <w:p w14:paraId="59BC0E96" w14:textId="6DB30074" w:rsidR="004237FA" w:rsidRDefault="004237FA">
      <w:pPr>
        <w:pStyle w:val="Textodecomentrio"/>
      </w:pPr>
      <w:r>
        <w:rPr>
          <w:rStyle w:val="Refdecomentrio"/>
        </w:rPr>
        <w:annotationRef/>
      </w:r>
      <w:r>
        <w:t>Sim pois já listei elas lá, não vou lista de novo</w:t>
      </w:r>
    </w:p>
  </w:comment>
  <w:comment w:id="73"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74" w:author="Érico Souza Loewe" w:date="2020-07-02T00:18:00Z" w:initials="ÉSL">
    <w:p w14:paraId="73221BA9" w14:textId="0439C616" w:rsidR="00FC096C" w:rsidRDefault="00FC096C">
      <w:pPr>
        <w:pStyle w:val="Textodecomentrio"/>
      </w:pPr>
      <w:r>
        <w:rPr>
          <w:rStyle w:val="Refdecomentrio"/>
        </w:rPr>
        <w:annotationRef/>
      </w:r>
      <w:r>
        <w:t>Mesma coisa, se eu aumentar, vai perder a escala</w:t>
      </w:r>
    </w:p>
  </w:comment>
  <w:comment w:id="80"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86"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88"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89" w:author="Érico Souza Loewe" w:date="2020-07-02T00:24:00Z" w:initials="ÉSL">
    <w:p w14:paraId="7F199877" w14:textId="313C3EC7" w:rsidR="00462A36" w:rsidRDefault="00462A36">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1"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 w:id="92" w:author="Érico Souza Loewe" w:date="2020-07-02T00:25:00Z" w:initials="ÉSL">
    <w:p w14:paraId="23D9DB80" w14:textId="3D88D14E" w:rsidR="005A74E7" w:rsidRDefault="005A74E7">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5DB90FFD" w15:done="1"/>
  <w15:commentEx w15:paraId="4F2B8452" w15:paraIdParent="5DB90FFD" w15:done="1"/>
  <w15:commentEx w15:paraId="6345B211" w15:done="1"/>
  <w15:commentEx w15:paraId="00038D8A" w15:done="0"/>
  <w15:commentEx w15:paraId="44B9C80F" w15:paraIdParent="00038D8A" w15:done="0"/>
  <w15:commentEx w15:paraId="0C776C40" w15:done="0"/>
  <w15:commentEx w15:paraId="6D6E7F99" w15:paraIdParent="0C776C40" w15:done="0"/>
  <w15:commentEx w15:paraId="5F46AD33" w15:done="0"/>
  <w15:commentEx w15:paraId="59BC0E96" w15:paraIdParent="5F46AD33" w15:done="0"/>
  <w15:commentEx w15:paraId="7DD37F81" w15:done="0"/>
  <w15:commentEx w15:paraId="73221BA9" w15:paraIdParent="7DD37F81" w15:done="0"/>
  <w15:commentEx w15:paraId="1CC46C68" w15:done="1"/>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A7A301" w16cex:dateUtc="2020-07-02T03:04:00Z"/>
  <w16cex:commentExtensible w16cex:durableId="22A7A4D7" w16cex:dateUtc="2020-07-02T03:12:00Z"/>
  <w16cex:commentExtensible w16cex:durableId="22A7A566" w16cex:dateUtc="2020-07-02T03:14:00Z"/>
  <w16cex:commentExtensible w16cex:durableId="22A7A5FF" w16cex:dateUtc="2020-07-02T03:17:00Z"/>
  <w16cex:commentExtensible w16cex:durableId="22A7A650" w16cex:dateUtc="2020-07-02T03:18: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5DB90FFD" w16cid:durableId="22A79856"/>
  <w16cid:commentId w16cid:paraId="4F2B8452" w16cid:durableId="22A7A301"/>
  <w16cid:commentId w16cid:paraId="6345B211" w16cid:durableId="22A79857"/>
  <w16cid:commentId w16cid:paraId="00038D8A" w16cid:durableId="22A79858"/>
  <w16cid:commentId w16cid:paraId="44B9C80F" w16cid:durableId="22A7A4D7"/>
  <w16cid:commentId w16cid:paraId="0C776C40" w16cid:durableId="22A79859"/>
  <w16cid:commentId w16cid:paraId="6D6E7F99" w16cid:durableId="22A7A566"/>
  <w16cid:commentId w16cid:paraId="5F46AD33" w16cid:durableId="22A7985C"/>
  <w16cid:commentId w16cid:paraId="59BC0E96" w16cid:durableId="22A7A5FF"/>
  <w16cid:commentId w16cid:paraId="7DD37F81" w16cid:durableId="22A7985D"/>
  <w16cid:commentId w16cid:paraId="73221BA9" w16cid:durableId="22A7A650"/>
  <w16cid:commentId w16cid:paraId="1CC46C68" w16cid:durableId="22A7985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88333C" w14:textId="77777777" w:rsidR="003A56BB" w:rsidRDefault="003A56BB" w:rsidP="00CA31F6">
      <w:r>
        <w:separator/>
      </w:r>
    </w:p>
    <w:p w14:paraId="1A223BB9" w14:textId="77777777" w:rsidR="003A56BB" w:rsidRDefault="003A56BB" w:rsidP="00CA31F6"/>
    <w:p w14:paraId="2E59E127" w14:textId="77777777" w:rsidR="003A56BB" w:rsidRDefault="003A56BB" w:rsidP="00CA31F6"/>
    <w:p w14:paraId="491F70CE" w14:textId="77777777" w:rsidR="003A56BB" w:rsidRDefault="003A56BB" w:rsidP="00CA31F6"/>
    <w:p w14:paraId="56376E4B" w14:textId="77777777" w:rsidR="003A56BB" w:rsidRDefault="003A56BB" w:rsidP="00CA31F6"/>
    <w:p w14:paraId="278F1CD2" w14:textId="77777777" w:rsidR="003A56BB" w:rsidRDefault="003A56BB" w:rsidP="00CA31F6"/>
    <w:p w14:paraId="38517B82" w14:textId="77777777" w:rsidR="003A56BB" w:rsidRDefault="003A56BB" w:rsidP="00CA31F6"/>
    <w:p w14:paraId="28FBEE30" w14:textId="77777777" w:rsidR="003A56BB" w:rsidRDefault="003A56BB" w:rsidP="00CA31F6"/>
    <w:p w14:paraId="63ED779C" w14:textId="77777777" w:rsidR="003A56BB" w:rsidRDefault="003A56BB" w:rsidP="00CA31F6"/>
    <w:p w14:paraId="28128326" w14:textId="77777777" w:rsidR="003A56BB" w:rsidRDefault="003A56BB" w:rsidP="00CA31F6"/>
    <w:p w14:paraId="693E1CB9" w14:textId="77777777" w:rsidR="003A56BB" w:rsidRDefault="003A56BB" w:rsidP="00CA31F6"/>
    <w:p w14:paraId="0EE0CFD5" w14:textId="77777777" w:rsidR="003A56BB" w:rsidRDefault="003A56BB" w:rsidP="00CA31F6"/>
    <w:p w14:paraId="6191E40F" w14:textId="77777777" w:rsidR="003A56BB" w:rsidRDefault="003A56BB" w:rsidP="00CA31F6"/>
    <w:p w14:paraId="34E710CE" w14:textId="77777777" w:rsidR="003A56BB" w:rsidRDefault="003A56BB" w:rsidP="00CA31F6"/>
    <w:p w14:paraId="1F7C8442" w14:textId="77777777" w:rsidR="003A56BB" w:rsidRDefault="003A56BB" w:rsidP="00CA31F6"/>
    <w:p w14:paraId="06EA8E27" w14:textId="77777777" w:rsidR="003A56BB" w:rsidRDefault="003A56BB" w:rsidP="00CA31F6"/>
    <w:p w14:paraId="6F5C2E27" w14:textId="77777777" w:rsidR="003A56BB" w:rsidRDefault="003A56BB" w:rsidP="00CA31F6"/>
    <w:p w14:paraId="3E639304" w14:textId="77777777" w:rsidR="003A56BB" w:rsidRDefault="003A56BB" w:rsidP="00CA31F6"/>
    <w:p w14:paraId="0D0BDC3E" w14:textId="77777777" w:rsidR="003A56BB" w:rsidRDefault="003A56BB" w:rsidP="00CA31F6"/>
    <w:p w14:paraId="1B0CFD8F" w14:textId="77777777" w:rsidR="003A56BB" w:rsidRDefault="003A56BB" w:rsidP="00CA31F6"/>
    <w:p w14:paraId="5C6811EB" w14:textId="77777777" w:rsidR="003A56BB" w:rsidRDefault="003A56BB" w:rsidP="00CA31F6"/>
    <w:p w14:paraId="1F843C57" w14:textId="77777777" w:rsidR="003A56BB" w:rsidRDefault="003A56BB" w:rsidP="00CA31F6"/>
    <w:p w14:paraId="2F0B9286" w14:textId="77777777" w:rsidR="003A56BB" w:rsidRDefault="003A56BB" w:rsidP="00CA31F6"/>
    <w:p w14:paraId="6A00EC01" w14:textId="77777777" w:rsidR="003A56BB" w:rsidRDefault="003A56BB" w:rsidP="00CA31F6"/>
    <w:p w14:paraId="406ACD96" w14:textId="77777777" w:rsidR="003A56BB" w:rsidRDefault="003A56BB" w:rsidP="00CA31F6"/>
    <w:p w14:paraId="5C5DCA8F" w14:textId="77777777" w:rsidR="003A56BB" w:rsidRDefault="003A56BB" w:rsidP="00CA31F6"/>
  </w:endnote>
  <w:endnote w:type="continuationSeparator" w:id="0">
    <w:p w14:paraId="075037A9" w14:textId="77777777" w:rsidR="003A56BB" w:rsidRDefault="003A56BB" w:rsidP="00CA31F6">
      <w:r>
        <w:continuationSeparator/>
      </w:r>
    </w:p>
    <w:p w14:paraId="2B740EC2" w14:textId="77777777" w:rsidR="003A56BB" w:rsidRDefault="003A56BB" w:rsidP="00CA31F6"/>
    <w:p w14:paraId="1E670371" w14:textId="77777777" w:rsidR="003A56BB" w:rsidRDefault="003A56BB" w:rsidP="00CA31F6"/>
    <w:p w14:paraId="70FBCD28" w14:textId="77777777" w:rsidR="003A56BB" w:rsidRDefault="003A56BB" w:rsidP="00CA31F6"/>
    <w:p w14:paraId="06FA5FD6" w14:textId="77777777" w:rsidR="003A56BB" w:rsidRDefault="003A56BB" w:rsidP="00CA31F6"/>
    <w:p w14:paraId="4E3B4239" w14:textId="77777777" w:rsidR="003A56BB" w:rsidRDefault="003A56BB" w:rsidP="00CA31F6"/>
    <w:p w14:paraId="5268685C" w14:textId="77777777" w:rsidR="003A56BB" w:rsidRDefault="003A56BB" w:rsidP="00CA31F6"/>
    <w:p w14:paraId="0A788198" w14:textId="77777777" w:rsidR="003A56BB" w:rsidRDefault="003A56BB" w:rsidP="00CA31F6"/>
    <w:p w14:paraId="4C105479" w14:textId="77777777" w:rsidR="003A56BB" w:rsidRDefault="003A56BB" w:rsidP="00CA31F6"/>
    <w:p w14:paraId="29857EE6" w14:textId="77777777" w:rsidR="003A56BB" w:rsidRDefault="003A56BB" w:rsidP="00CA31F6"/>
    <w:p w14:paraId="01620856" w14:textId="77777777" w:rsidR="003A56BB" w:rsidRDefault="003A56BB" w:rsidP="00CA31F6"/>
    <w:p w14:paraId="28E6895C" w14:textId="77777777" w:rsidR="003A56BB" w:rsidRDefault="003A56BB" w:rsidP="00CA31F6"/>
    <w:p w14:paraId="2F305827" w14:textId="77777777" w:rsidR="003A56BB" w:rsidRDefault="003A56BB" w:rsidP="00CA31F6"/>
    <w:p w14:paraId="6CB2AB51" w14:textId="77777777" w:rsidR="003A56BB" w:rsidRDefault="003A56BB" w:rsidP="00CA31F6"/>
    <w:p w14:paraId="1D632E23" w14:textId="77777777" w:rsidR="003A56BB" w:rsidRDefault="003A56BB" w:rsidP="00CA31F6"/>
    <w:p w14:paraId="00EDBF93" w14:textId="77777777" w:rsidR="003A56BB" w:rsidRDefault="003A56BB" w:rsidP="00CA31F6"/>
    <w:p w14:paraId="3BDB0920" w14:textId="77777777" w:rsidR="003A56BB" w:rsidRDefault="003A56BB" w:rsidP="00CA31F6"/>
    <w:p w14:paraId="5CF9D63C" w14:textId="77777777" w:rsidR="003A56BB" w:rsidRDefault="003A56BB" w:rsidP="00CA31F6"/>
    <w:p w14:paraId="779C9748" w14:textId="77777777" w:rsidR="003A56BB" w:rsidRDefault="003A56BB" w:rsidP="00CA31F6"/>
    <w:p w14:paraId="4D649D0B" w14:textId="77777777" w:rsidR="003A56BB" w:rsidRDefault="003A56BB" w:rsidP="00CA31F6"/>
    <w:p w14:paraId="27E97A73" w14:textId="77777777" w:rsidR="003A56BB" w:rsidRDefault="003A56BB" w:rsidP="00CA31F6"/>
    <w:p w14:paraId="430B643F" w14:textId="77777777" w:rsidR="003A56BB" w:rsidRDefault="003A56BB" w:rsidP="00CA31F6"/>
    <w:p w14:paraId="27118FE4" w14:textId="77777777" w:rsidR="003A56BB" w:rsidRDefault="003A56BB" w:rsidP="00CA31F6"/>
    <w:p w14:paraId="67C9F0D9" w14:textId="77777777" w:rsidR="003A56BB" w:rsidRDefault="003A56BB" w:rsidP="00CA31F6"/>
    <w:p w14:paraId="49299890" w14:textId="77777777" w:rsidR="003A56BB" w:rsidRDefault="003A56BB" w:rsidP="00CA31F6"/>
    <w:p w14:paraId="5BCE9D15" w14:textId="77777777" w:rsidR="003A56BB" w:rsidRDefault="003A56BB"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56DAA5" w14:textId="77777777" w:rsidR="003A56BB" w:rsidRDefault="003A56BB" w:rsidP="00CA31F6">
      <w:r>
        <w:separator/>
      </w:r>
    </w:p>
    <w:p w14:paraId="710ED836" w14:textId="77777777" w:rsidR="003A56BB" w:rsidRDefault="003A56BB" w:rsidP="00CA31F6"/>
    <w:p w14:paraId="61897B96" w14:textId="77777777" w:rsidR="003A56BB" w:rsidRDefault="003A56BB" w:rsidP="00CA31F6"/>
    <w:p w14:paraId="72571FF3" w14:textId="77777777" w:rsidR="003A56BB" w:rsidRDefault="003A56BB" w:rsidP="00CA31F6"/>
    <w:p w14:paraId="1371B427" w14:textId="77777777" w:rsidR="003A56BB" w:rsidRDefault="003A56BB" w:rsidP="00CA31F6"/>
    <w:p w14:paraId="0C18EDD9" w14:textId="77777777" w:rsidR="003A56BB" w:rsidRDefault="003A56BB" w:rsidP="00CA31F6"/>
    <w:p w14:paraId="336961B8" w14:textId="77777777" w:rsidR="003A56BB" w:rsidRDefault="003A56BB" w:rsidP="00CA31F6"/>
    <w:p w14:paraId="6CD6990C" w14:textId="77777777" w:rsidR="003A56BB" w:rsidRDefault="003A56BB" w:rsidP="00CA31F6"/>
    <w:p w14:paraId="7FBA4CF4" w14:textId="77777777" w:rsidR="003A56BB" w:rsidRDefault="003A56BB" w:rsidP="00CA31F6"/>
    <w:p w14:paraId="2927268D" w14:textId="77777777" w:rsidR="003A56BB" w:rsidRDefault="003A56BB" w:rsidP="00CA31F6"/>
    <w:p w14:paraId="5DFEB714" w14:textId="77777777" w:rsidR="003A56BB" w:rsidRDefault="003A56BB" w:rsidP="00CA31F6"/>
    <w:p w14:paraId="0FC25B87" w14:textId="77777777" w:rsidR="003A56BB" w:rsidRDefault="003A56BB" w:rsidP="00CA31F6"/>
    <w:p w14:paraId="2E3DF4AE" w14:textId="77777777" w:rsidR="003A56BB" w:rsidRDefault="003A56BB" w:rsidP="00CA31F6"/>
    <w:p w14:paraId="19E07840" w14:textId="77777777" w:rsidR="003A56BB" w:rsidRDefault="003A56BB" w:rsidP="00CA31F6"/>
    <w:p w14:paraId="5371FC33" w14:textId="77777777" w:rsidR="003A56BB" w:rsidRDefault="003A56BB" w:rsidP="00CA31F6"/>
    <w:p w14:paraId="56E51F45" w14:textId="77777777" w:rsidR="003A56BB" w:rsidRDefault="003A56BB" w:rsidP="00CA31F6"/>
    <w:p w14:paraId="2EED85BD" w14:textId="77777777" w:rsidR="003A56BB" w:rsidRDefault="003A56BB" w:rsidP="00CA31F6"/>
  </w:footnote>
  <w:footnote w:type="continuationSeparator" w:id="0">
    <w:p w14:paraId="04654803" w14:textId="77777777" w:rsidR="003A56BB" w:rsidRDefault="003A56BB" w:rsidP="00CA31F6">
      <w:r>
        <w:continuationSeparator/>
      </w:r>
    </w:p>
    <w:p w14:paraId="3C884F64" w14:textId="77777777" w:rsidR="003A56BB" w:rsidRDefault="003A56BB" w:rsidP="00CA31F6"/>
    <w:p w14:paraId="545A80ED" w14:textId="77777777" w:rsidR="003A56BB" w:rsidRDefault="003A56BB" w:rsidP="00CA31F6"/>
    <w:p w14:paraId="2F10D685" w14:textId="77777777" w:rsidR="003A56BB" w:rsidRDefault="003A56BB" w:rsidP="00CA31F6"/>
    <w:p w14:paraId="34027EAA" w14:textId="77777777" w:rsidR="003A56BB" w:rsidRDefault="003A56BB" w:rsidP="00CA31F6"/>
    <w:p w14:paraId="5EC20B22" w14:textId="77777777" w:rsidR="003A56BB" w:rsidRDefault="003A56BB" w:rsidP="00CA31F6"/>
    <w:p w14:paraId="55320D36" w14:textId="77777777" w:rsidR="003A56BB" w:rsidRDefault="003A56BB" w:rsidP="00CA31F6"/>
    <w:p w14:paraId="7C31C61A" w14:textId="77777777" w:rsidR="003A56BB" w:rsidRDefault="003A56BB" w:rsidP="00CA31F6"/>
    <w:p w14:paraId="1C89CC75" w14:textId="77777777" w:rsidR="003A56BB" w:rsidRDefault="003A56BB" w:rsidP="00CA31F6"/>
    <w:p w14:paraId="6D756577" w14:textId="77777777" w:rsidR="003A56BB" w:rsidRDefault="003A56BB" w:rsidP="00CA31F6"/>
    <w:p w14:paraId="4BC27294" w14:textId="77777777" w:rsidR="003A56BB" w:rsidRDefault="003A56BB" w:rsidP="00CA31F6"/>
    <w:p w14:paraId="7DB2646A" w14:textId="77777777" w:rsidR="003A56BB" w:rsidRDefault="003A56BB" w:rsidP="00CA31F6"/>
    <w:p w14:paraId="3FC32FBE" w14:textId="77777777" w:rsidR="003A56BB" w:rsidRDefault="003A56BB" w:rsidP="00CA31F6"/>
    <w:p w14:paraId="3E0B61F7" w14:textId="77777777" w:rsidR="003A56BB" w:rsidRDefault="003A56BB" w:rsidP="00CA31F6"/>
    <w:p w14:paraId="55BA27AE" w14:textId="77777777" w:rsidR="003A56BB" w:rsidRDefault="003A56BB" w:rsidP="00CA31F6"/>
    <w:p w14:paraId="61912E14" w14:textId="77777777" w:rsidR="003A56BB" w:rsidRDefault="003A56BB" w:rsidP="00CA31F6"/>
    <w:p w14:paraId="19A19660" w14:textId="77777777" w:rsidR="003A56BB" w:rsidRDefault="003A56BB" w:rsidP="00CA31F6"/>
    <w:p w14:paraId="6712A3EF" w14:textId="77777777" w:rsidR="003A56BB" w:rsidRDefault="003A56BB" w:rsidP="00CA31F6"/>
    <w:p w14:paraId="5127F777" w14:textId="77777777" w:rsidR="003A56BB" w:rsidRDefault="003A56BB" w:rsidP="00CA31F6"/>
    <w:p w14:paraId="054D82CD" w14:textId="77777777" w:rsidR="003A56BB" w:rsidRDefault="003A56BB" w:rsidP="00CA31F6"/>
    <w:p w14:paraId="099F9B89" w14:textId="77777777" w:rsidR="003A56BB" w:rsidRDefault="003A56BB" w:rsidP="00CA31F6"/>
    <w:p w14:paraId="4B1E9EED" w14:textId="77777777" w:rsidR="003A56BB" w:rsidRDefault="003A56BB" w:rsidP="00CA31F6"/>
    <w:p w14:paraId="70C3C0DD" w14:textId="77777777" w:rsidR="003A56BB" w:rsidRDefault="003A56BB" w:rsidP="00CA31F6"/>
    <w:p w14:paraId="20CAC52A" w14:textId="77777777" w:rsidR="003A56BB" w:rsidRDefault="003A56BB" w:rsidP="00CA31F6"/>
    <w:p w14:paraId="1DFA9EDF" w14:textId="77777777" w:rsidR="003A56BB" w:rsidRDefault="003A56BB" w:rsidP="00CA31F6"/>
    <w:p w14:paraId="32AD96D9" w14:textId="77777777" w:rsidR="003A56BB" w:rsidRDefault="003A56BB"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3DF"/>
    <w:rsid w:val="00117E6F"/>
    <w:rsid w:val="00120020"/>
    <w:rsid w:val="001202B3"/>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C6C9A"/>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1F713F"/>
    <w:rsid w:val="0020033C"/>
    <w:rsid w:val="00200B8F"/>
    <w:rsid w:val="00201E61"/>
    <w:rsid w:val="0020708D"/>
    <w:rsid w:val="002074FA"/>
    <w:rsid w:val="00211AFB"/>
    <w:rsid w:val="00211D6D"/>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6BB"/>
    <w:rsid w:val="003A5B9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4E7"/>
    <w:rsid w:val="005A7BCA"/>
    <w:rsid w:val="005B073C"/>
    <w:rsid w:val="005B39DC"/>
    <w:rsid w:val="005B3A99"/>
    <w:rsid w:val="005B4D96"/>
    <w:rsid w:val="005B53F2"/>
    <w:rsid w:val="005B61E3"/>
    <w:rsid w:val="005B7330"/>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145"/>
    <w:rsid w:val="008849DE"/>
    <w:rsid w:val="00886E29"/>
    <w:rsid w:val="00887424"/>
    <w:rsid w:val="00890C98"/>
    <w:rsid w:val="00891AF1"/>
    <w:rsid w:val="00892679"/>
    <w:rsid w:val="0089397A"/>
    <w:rsid w:val="00893D00"/>
    <w:rsid w:val="00894937"/>
    <w:rsid w:val="00896A60"/>
    <w:rsid w:val="008977E3"/>
    <w:rsid w:val="008A15CF"/>
    <w:rsid w:val="008A1E8A"/>
    <w:rsid w:val="008A4CC4"/>
    <w:rsid w:val="008A51F8"/>
    <w:rsid w:val="008A6BD4"/>
    <w:rsid w:val="008B1239"/>
    <w:rsid w:val="008B148C"/>
    <w:rsid w:val="008B1BE6"/>
    <w:rsid w:val="008B2125"/>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4EDD"/>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0FE8"/>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336C"/>
    <w:rsid w:val="00D1788F"/>
    <w:rsid w:val="00D17DE2"/>
    <w:rsid w:val="00D20855"/>
    <w:rsid w:val="00D212D3"/>
    <w:rsid w:val="00D219A5"/>
    <w:rsid w:val="00D21E6B"/>
    <w:rsid w:val="00D224A1"/>
    <w:rsid w:val="00D22608"/>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48</Pages>
  <Words>13557</Words>
  <Characters>73211</Characters>
  <Application>Microsoft Office Word</Application>
  <DocSecurity>0</DocSecurity>
  <Lines>610</Lines>
  <Paragraphs>17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659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43</cp:revision>
  <cp:lastPrinted>2003-10-22T01:33:00Z</cp:lastPrinted>
  <dcterms:created xsi:type="dcterms:W3CDTF">2020-07-01T22:52:00Z</dcterms:created>
  <dcterms:modified xsi:type="dcterms:W3CDTF">2020-07-0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